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7EC94C4" w14:textId="77777777" w:rsidR="00D122F6" w:rsidRDefault="00D122F6" w:rsidP="009463F4">
      <w:pPr>
        <w:jc w:val="center"/>
        <w:rPr>
          <w:sz w:val="32"/>
          <w:szCs w:val="32"/>
          <w:lang w:val="en-US"/>
        </w:rPr>
      </w:pPr>
      <w:r w:rsidRPr="00D122F6">
        <w:rPr>
          <w:sz w:val="32"/>
          <w:szCs w:val="32"/>
          <w:lang w:val="en-US"/>
        </w:rPr>
        <w:t>Vocal Emotion Perception: A Comparison of Singers and Instrumentalists, Amateurs and Professionals</w:t>
      </w:r>
    </w:p>
    <w:p w14:paraId="4E4EABC4" w14:textId="090E62AF" w:rsidR="009463F4" w:rsidRPr="00D122F6" w:rsidRDefault="009463F4" w:rsidP="009463F4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122F6">
        <w:rPr>
          <w:rFonts w:ascii="Times New Roman" w:hAnsi="Times New Roman" w:cs="Times New Roman"/>
          <w:sz w:val="24"/>
          <w:szCs w:val="24"/>
        </w:rPr>
        <w:t>Christine Nussbaum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Jessica Dethloff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Annett Schirm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3,2</w:t>
      </w:r>
      <w:r w:rsidRPr="00D122F6">
        <w:rPr>
          <w:rFonts w:ascii="Times New Roman" w:hAnsi="Times New Roman" w:cs="Times New Roman"/>
          <w:sz w:val="24"/>
          <w:szCs w:val="24"/>
        </w:rPr>
        <w:t>, and Stefan R. Schweinberg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,4</w:t>
      </w:r>
    </w:p>
    <w:p w14:paraId="7B9037D2" w14:textId="77777777" w:rsidR="00D3442A" w:rsidRPr="00D122F6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eastAsia="de-DE"/>
        </w:rPr>
      </w:pPr>
    </w:p>
    <w:p w14:paraId="66BA5D63" w14:textId="77777777" w:rsidR="00D3442A" w:rsidRPr="00C360F1" w:rsidRDefault="00D3442A" w:rsidP="00D3442A">
      <w:pPr>
        <w:jc w:val="center"/>
        <w:rPr>
          <w:b/>
          <w:sz w:val="48"/>
          <w:lang w:val="en-US"/>
        </w:rPr>
      </w:pPr>
      <w:r w:rsidRPr="00C360F1">
        <w:rPr>
          <w:b/>
          <w:sz w:val="48"/>
          <w:lang w:val="en-US"/>
        </w:rPr>
        <w:t>Supplemental Tables an</w:t>
      </w:r>
      <w:r>
        <w:rPr>
          <w:b/>
          <w:sz w:val="48"/>
          <w:lang w:val="en-US"/>
        </w:rPr>
        <w:t>d</w:t>
      </w:r>
      <w:r w:rsidRPr="00C360F1">
        <w:rPr>
          <w:b/>
          <w:sz w:val="48"/>
          <w:lang w:val="en-US"/>
        </w:rPr>
        <w:t xml:space="preserve"> Figures</w:t>
      </w:r>
    </w:p>
    <w:p w14:paraId="169D8099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335B3B0F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01A78CCF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1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Department for General Psychology and Cognitive Neuroscience, Friedrich Schiller University Jena, Germany</w:t>
      </w:r>
    </w:p>
    <w:p w14:paraId="13D18864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2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Voice Research Unit, Friedrich Schiller University, Jena, Germany</w:t>
      </w:r>
    </w:p>
    <w:p w14:paraId="686A17BA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r w:rsidRPr="003248C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Institute of Psychology, University of Innsbruck, Austria</w:t>
      </w:r>
    </w:p>
    <w:p w14:paraId="491D3723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Swiss Center for Affective Sciences, University of Geneva, Switzerland</w:t>
      </w:r>
      <w:bookmarkStart w:id="0" w:name="_Hlk64536809"/>
      <w:bookmarkEnd w:id="0"/>
    </w:p>
    <w:p w14:paraId="3086A80D" w14:textId="38E9BCBC" w:rsidR="00C360F1" w:rsidRPr="004A6BF6" w:rsidRDefault="00D3442A" w:rsidP="00D3442A">
      <w:pPr>
        <w:suppressAutoHyphens w:val="0"/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  <w:br w:type="page"/>
      </w:r>
    </w:p>
    <w:p w14:paraId="0BD71DB5" w14:textId="1B3309DE" w:rsidR="00C360F1" w:rsidRPr="004A6BF6" w:rsidRDefault="00C360F1" w:rsidP="00C360F1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ample Information</w:t>
      </w:r>
    </w:p>
    <w:p w14:paraId="100E4213" w14:textId="0AACCDDC" w:rsidR="00C360F1" w:rsidRPr="004A6BF6" w:rsidRDefault="00C360F1" w:rsidP="00C360F1">
      <w:pPr>
        <w:rPr>
          <w:rFonts w:ascii="Times New Roman" w:hAnsi="Times New Roman" w:cs="Times New Roman"/>
          <w:lang w:val="en-US" w:eastAsia="de-DE"/>
        </w:rPr>
      </w:pPr>
    </w:p>
    <w:p w14:paraId="22622047" w14:textId="77777777" w:rsidR="008B4BD9" w:rsidRPr="004A6BF6" w:rsidRDefault="008B4BD9" w:rsidP="00C360F1">
      <w:pPr>
        <w:rPr>
          <w:rFonts w:ascii="Times New Roman" w:hAnsi="Times New Roman" w:cs="Times New Roman"/>
          <w:lang w:val="en-US" w:eastAsia="de-DE"/>
        </w:rPr>
      </w:pPr>
    </w:p>
    <w:p w14:paraId="5DDA7D00" w14:textId="70D27C56" w:rsidR="008B4BD9" w:rsidRPr="004A6BF6" w:rsidRDefault="008B4BD9" w:rsidP="008B4BD9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1</w:t>
      </w:r>
    </w:p>
    <w:p w14:paraId="2FEE0CB7" w14:textId="2AEEE5B6" w:rsidR="008B4BD9" w:rsidRPr="004A6BF6" w:rsidRDefault="0077759C" w:rsidP="008B4BD9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List of reported instruments by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89"/>
        <w:gridCol w:w="134"/>
        <w:gridCol w:w="509"/>
        <w:gridCol w:w="4280"/>
        <w:gridCol w:w="360"/>
      </w:tblGrid>
      <w:tr w:rsidR="008B4BD9" w:rsidRPr="004A6BF6" w14:paraId="3D054569" w14:textId="77777777" w:rsidTr="009463F4">
        <w:trPr>
          <w:trHeight w:val="300"/>
        </w:trPr>
        <w:tc>
          <w:tcPr>
            <w:tcW w:w="20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1D53F4" w14:textId="7EF5C45C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ingers</w:t>
            </w:r>
          </w:p>
        </w:tc>
        <w:tc>
          <w:tcPr>
            <w:tcW w:w="291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A838C" w14:textId="167BAF09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strumentalists</w:t>
            </w:r>
            <w:proofErr w:type="spellEnd"/>
          </w:p>
        </w:tc>
      </w:tr>
      <w:tr w:rsidR="008B4BD9" w:rsidRPr="004A6BF6" w14:paraId="79057065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A5CA" w14:textId="166620AE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esang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ing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/ Ch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hoi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E549" w14:textId="1CAD2CE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5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1167B" w14:textId="62980F1A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Violine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85B59" w14:textId="4ACFC2C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9463F4" w:rsidRPr="004A6BF6" w14:paraId="2F41C67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5D7B0" w14:textId="30BD84BA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lavi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ian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064A9" w14:textId="7199ADC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28C8C" w14:textId="62C1420F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osau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ombon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96B8F2" w14:textId="56154814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9463F4" w:rsidRPr="004A6BF6" w14:paraId="24082A9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7F065" w14:textId="2E1BDCB0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Violi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DFD66" w14:textId="7DEE272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F206D" w14:textId="740F833C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ello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ello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BBE81" w14:textId="04D5CACE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</w:tr>
      <w:tr w:rsidR="009463F4" w:rsidRPr="004A6BF6" w14:paraId="1813A74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A085" w14:textId="2FA1FC61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FAF6" w14:textId="04C4B164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097BF" w14:textId="066C552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Klarinet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larin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A2ED7" w14:textId="050AADF5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38D3D4D6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0518F9" w14:textId="14EAC19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BDB8D" w14:textId="0D1187AA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429AEC" w14:textId="05C030C0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E1C63" w14:textId="391AF7B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75C76C6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98EB89" w14:textId="4B9AA9C2" w:rsidR="009463F4" w:rsidRPr="009463F4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+ 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Klavier</w:t>
            </w:r>
            <w:proofErr w:type="spellEnd"/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and Cello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c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ell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0BFC9" w14:textId="076F67B9" w:rsidR="009463F4" w:rsidRPr="009463F4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1A53C5" w14:textId="43F0BAA1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aldhor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or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0C6691" w14:textId="1F2FF94B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3A1C10CC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9710FF" w14:textId="248F1C8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73F576" w14:textId="3A9F46EC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C55DA" w14:textId="4C6548E5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ratsch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968FEB" w14:textId="74F44EE3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52336B47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D4790" w14:textId="748E350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F36E8" w14:textId="0E948D0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A22B9" w14:textId="76DBA897" w:rsidR="009463F4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chlagzeug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rum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2CEC6" w14:textId="63DFA250" w:rsidR="009463F4" w:rsidRPr="0077759C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lang w:eastAsia="de-DE"/>
              </w:rPr>
              <w:t>2</w:t>
            </w:r>
          </w:p>
        </w:tc>
      </w:tr>
      <w:tr w:rsidR="0077759C" w:rsidRPr="004A6BF6" w14:paraId="1DE2B005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A76B78" w14:textId="776B094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2AAEB" w14:textId="4FD9F3CE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F3C86C" w14:textId="6CE0B1C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rito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rit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CA2EA" w14:textId="031102F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564CE5F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76E75" w14:textId="5DE1F6DC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552A7" w14:textId="604F50F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08378" w14:textId="3EAAEE3B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07246" w14:textId="3E8231F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C9C7569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FC671" w14:textId="5CA628F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0CCB58" w14:textId="40C83BA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1D732" w14:textId="23C49E9D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agott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o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09660A" w14:textId="4905AF7F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6452EFD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106A6" w14:textId="0D8552A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78EF69" w14:textId="6D7DC898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857891" w14:textId="7A2A7965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F4265" w14:textId="4A8004D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818CE3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8BC96" w14:textId="4AD3CE8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7B563" w14:textId="4EC085A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66A37" w14:textId="2C475ECA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Klavier</w:t>
            </w:r>
            <w:proofErr w:type="spellEnd"/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56BE3" w14:textId="490C3051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FD7A06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0AF7D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93271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A0DF55" w14:textId="1562C1D7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Querflöt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lut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4A841" w14:textId="535B9422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58397DFF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D292E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19C96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A0D5ED" w14:textId="593B76AC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uba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ub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B97C1" w14:textId="7B4EB54A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71BED993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6C212F1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5D6C55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11EF57" w14:textId="7757434E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e</w:t>
            </w:r>
            <w:proofErr w:type="spellEnd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17BD1C" w14:textId="69BDF09C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</w:tbl>
    <w:p w14:paraId="26DD7E8F" w14:textId="1A4D095F" w:rsidR="00AD47E8" w:rsidRPr="004A6BF6" w:rsidRDefault="00AD47E8" w:rsidP="00AD47E8">
      <w:pPr>
        <w:rPr>
          <w:rFonts w:ascii="Times New Roman" w:hAnsi="Times New Roman" w:cs="Times New Roman"/>
          <w:lang w:val="en-US" w:eastAsia="de-DE"/>
        </w:rPr>
      </w:pPr>
    </w:p>
    <w:p w14:paraId="71CC785D" w14:textId="77777777" w:rsidR="0077759C" w:rsidRDefault="0077759C">
      <w:pPr>
        <w:suppressAutoHyphens w:val="0"/>
        <w:rPr>
          <w:rFonts w:ascii="Times New Roman" w:hAnsi="Times New Roman" w:cs="Times New Roman"/>
          <w:b/>
          <w:iCs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br w:type="page"/>
      </w:r>
    </w:p>
    <w:p w14:paraId="4319AC6B" w14:textId="760325C2" w:rsidR="00AD47E8" w:rsidRPr="004A6BF6" w:rsidRDefault="00AD47E8" w:rsidP="00AD47E8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</w:p>
    <w:p w14:paraId="186D37B0" w14:textId="4985F522" w:rsidR="00AD47E8" w:rsidRPr="004A6BF6" w:rsidRDefault="0077759C" w:rsidP="00AD47E8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Socioeconomic background of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8"/>
        <w:gridCol w:w="605"/>
        <w:gridCol w:w="623"/>
        <w:gridCol w:w="2614"/>
        <w:gridCol w:w="360"/>
        <w:gridCol w:w="360"/>
        <w:gridCol w:w="2402"/>
        <w:gridCol w:w="360"/>
        <w:gridCol w:w="360"/>
      </w:tblGrid>
      <w:tr w:rsidR="00AD47E8" w:rsidRPr="004A6BF6" w14:paraId="5D86294F" w14:textId="77777777" w:rsidTr="00097B7C">
        <w:trPr>
          <w:trHeight w:val="300"/>
        </w:trPr>
        <w:tc>
          <w:tcPr>
            <w:tcW w:w="6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C1203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come (in €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BE02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B2CA3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04E44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Education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B6E73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0036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EDCD5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Degree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0AB87C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4567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</w:tr>
      <w:tr w:rsidR="00AD47E8" w:rsidRPr="004A6BF6" w14:paraId="619CD31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B53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48A1A" w14:textId="28A144A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2D00D" w14:textId="23AADE64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745CF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3156" w14:textId="5D7E40C0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9B64" w14:textId="0710D4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1B6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051B" w14:textId="5F1184A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B4D9" w14:textId="1DB7B43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</w:tr>
      <w:tr w:rsidR="00AD47E8" w:rsidRPr="004A6BF6" w14:paraId="0D7D24AF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A95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lt;175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8B7B8" w14:textId="3E75FF7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CD925" w14:textId="279264D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34F55" w14:textId="37EB98B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7697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36B2A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1A7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 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 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6422C" w14:textId="29CBDB6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53A5E" w14:textId="5CCBFAD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AD47E8" w:rsidRPr="004A6BF6" w14:paraId="4499D56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4FCD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1750-25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528A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4CF35" w14:textId="0E132FE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DDD7F" w14:textId="15A4A390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B748A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6AD747" w14:textId="6FCB76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D1A9D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E72C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620E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3606C60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C97F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2500-3500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7F1733" w14:textId="5115DB09" w:rsidR="00AD47E8" w:rsidRPr="004A6BF6" w:rsidRDefault="0077759C" w:rsidP="0077759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A075F" w14:textId="147603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2C9EE5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Hauptschul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51E9AD7D" w14:textId="278A2EA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B1767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1B90B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7968C0" w14:textId="461B0C4B" w:rsidR="00097B7C" w:rsidRPr="004A6BF6" w:rsidRDefault="00097B7C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I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n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usbildung  </w:t>
            </w:r>
          </w:p>
          <w:p w14:paraId="2F8ADD19" w14:textId="3853A8A4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und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0D927" w14:textId="399D9AF2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79B8A" w14:textId="059B62BE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AD47E8" w:rsidRPr="004A6BF6" w14:paraId="6792F23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83D5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3500-50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6B017" w14:textId="0A1658A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1E28A4" w14:textId="07C04188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106D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ittelschule  </w:t>
            </w:r>
          </w:p>
          <w:p w14:paraId="5609DD97" w14:textId="79D8BC69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86C4AB" w14:textId="4D5DCA96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33B3A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8C6213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Lehre </w:t>
            </w:r>
          </w:p>
          <w:p w14:paraId="7E7FFE35" w14:textId="16B37496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eeship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830DE" w14:textId="51F40E4D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760A1" w14:textId="6B8E769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</w:tr>
      <w:tr w:rsidR="00AD47E8" w:rsidRPr="004A6BF6" w14:paraId="43F87C40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390F0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gt;5000    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BEFF4" w14:textId="252518C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10FED" w14:textId="0C3445F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3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7769D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  </w:t>
            </w:r>
          </w:p>
          <w:p w14:paraId="5BFCB7FC" w14:textId="2A3092AB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B23EE" w14:textId="691E21AF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E0BB8" w14:textId="30B1844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AFEF2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</w:t>
            </w:r>
          </w:p>
          <w:p w14:paraId="50E47CC4" w14:textId="5E76D0E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34CC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49B58" w14:textId="716548F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B93A8A5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371B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DC0B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5DF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A36B2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bitur  </w:t>
            </w:r>
          </w:p>
          <w:p w14:paraId="325E063B" w14:textId="1423132D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A-levels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1CF63" w14:textId="67ED1A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DED85" w14:textId="239ADB4A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3478B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eist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4F2DD803" w14:textId="0F394C65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mast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raftsme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4DCF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E669F" w14:textId="040A74D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148BE36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9955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2E47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2F24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6951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819B3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2D933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4EEC1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Bachelor  </w:t>
            </w:r>
          </w:p>
          <w:p w14:paraId="7C75317D" w14:textId="0C06C20C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Bachelor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89580" w14:textId="7B2872BF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C2A89" w14:textId="444BF1A7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AD47E8" w:rsidRPr="004A6BF6" w14:paraId="28268A40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5DB9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5C5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E596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98ED7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DA72F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78BF1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49095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gram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hochschulabschluss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olytechnic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egre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90D6D" w14:textId="180036C5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4E3D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AD47E8" w:rsidRPr="004A6BF6" w14:paraId="3D59E7A9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281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109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E3A8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27C39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7C92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3BDD3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A1715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aster/Diplom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/Diploma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6474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69A133" w14:textId="159F626A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AD47E8" w:rsidRPr="004A6BF6" w14:paraId="1C352DC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918D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A867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42F1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70166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17F6A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D8BC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C92757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gram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Promotion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PhD)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15B7" w14:textId="75984F12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8D08A" w14:textId="7A5D70C6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AD47E8" w:rsidRPr="004A6BF6" w14:paraId="661940B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F7A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E524D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3A3F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5F80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DBBF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3CA25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0C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81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1B3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AD47E8" w:rsidRPr="004A6BF6" w14:paraId="73AF1D27" w14:textId="77777777" w:rsidTr="00097B7C">
        <w:trPr>
          <w:trHeight w:val="300"/>
        </w:trPr>
        <w:tc>
          <w:tcPr>
            <w:tcW w:w="124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416AC" w14:textId="4BF3D27D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 w:rsidRP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.23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4, p = 0.2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4</w:t>
            </w:r>
          </w:p>
        </w:tc>
        <w:tc>
          <w:tcPr>
            <w:tcW w:w="191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76CA27" w14:textId="5E780C60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2, p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88</w:t>
            </w:r>
          </w:p>
        </w:tc>
        <w:tc>
          <w:tcPr>
            <w:tcW w:w="1847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363C2C" w14:textId="47994DEA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, p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9</w:t>
            </w:r>
          </w:p>
        </w:tc>
      </w:tr>
    </w:tbl>
    <w:p w14:paraId="714EF0FB" w14:textId="013BA108" w:rsidR="00B70093" w:rsidRPr="004A6BF6" w:rsidRDefault="00AD47E8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="00097B7C" w:rsidRPr="004A6BF6">
        <w:rPr>
          <w:rFonts w:ascii="Times New Roman" w:hAnsi="Times New Roman" w:cs="Times New Roman"/>
          <w:i/>
          <w:lang w:val="en-US"/>
        </w:rPr>
        <w:t>This table presents the number of individuals belonging to different income, education, and degree categories. We tested group differences between musician (M) and non-musicians (C) using a Chi-square test and show the results in the last line of this table. Please note that the</w:t>
      </w:r>
      <w:r w:rsidRPr="004A6BF6">
        <w:rPr>
          <w:rFonts w:ascii="Times New Roman" w:hAnsi="Times New Roman" w:cs="Times New Roman"/>
          <w:i/>
          <w:lang w:val="en-US"/>
        </w:rPr>
        <w:t xml:space="preserve"> response options “Education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type of school)</w:t>
      </w:r>
      <w:r w:rsidRPr="004A6BF6">
        <w:rPr>
          <w:rFonts w:ascii="Times New Roman" w:hAnsi="Times New Roman" w:cs="Times New Roman"/>
          <w:i/>
          <w:lang w:val="en-US"/>
        </w:rPr>
        <w:t xml:space="preserve"> and “Degree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highest professional qualification)</w:t>
      </w:r>
      <w:r w:rsidRPr="004A6BF6">
        <w:rPr>
          <w:rFonts w:ascii="Times New Roman" w:hAnsi="Times New Roman" w:cs="Times New Roman"/>
          <w:i/>
          <w:lang w:val="en-US"/>
        </w:rPr>
        <w:t xml:space="preserve"> were tailored to the German educational system and </w:t>
      </w:r>
      <w:r w:rsidR="00097B7C" w:rsidRPr="004A6BF6">
        <w:rPr>
          <w:rFonts w:ascii="Times New Roman" w:hAnsi="Times New Roman" w:cs="Times New Roman"/>
          <w:i/>
          <w:lang w:val="en-US"/>
        </w:rPr>
        <w:t>are therefore difficult to translate Further, please note that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and “Abitur” are similar as they both enable a person to pursue a university degree (with a few more constrains for a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degree)</w:t>
      </w:r>
      <w:r w:rsidR="00B70093" w:rsidRPr="004A6BF6">
        <w:rPr>
          <w:rFonts w:ascii="Times New Roman" w:hAnsi="Times New Roman" w:cs="Times New Roman"/>
          <w:i/>
          <w:lang w:val="en-US"/>
        </w:rPr>
        <w:t>. We therefore consider the trend observed for the “Education” factor merely as an artefact of the response format. M = Musicians, C = Controls/Non-Musicians</w:t>
      </w:r>
    </w:p>
    <w:p w14:paraId="4650B7BE" w14:textId="21A5CBC4" w:rsidR="00B70093" w:rsidRPr="004A6BF6" w:rsidRDefault="00074B5E" w:rsidP="00074B5E">
      <w:pPr>
        <w:suppressAutoHyphens w:val="0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br w:type="page"/>
      </w:r>
    </w:p>
    <w:p w14:paraId="2BBCE5BD" w14:textId="16E21B49" w:rsidR="00B70093" w:rsidRPr="004A6BF6" w:rsidRDefault="00B70093" w:rsidP="00B70093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timulus Information</w:t>
      </w:r>
    </w:p>
    <w:p w14:paraId="7346D236" w14:textId="0CCBC9DF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010C17F4" w14:textId="77777777" w:rsidR="00534487" w:rsidRPr="004A6BF6" w:rsidRDefault="00534487" w:rsidP="00AD47E8">
      <w:pPr>
        <w:rPr>
          <w:rFonts w:ascii="Times New Roman" w:hAnsi="Times New Roman" w:cs="Times New Roman"/>
          <w:i/>
          <w:lang w:val="en-US"/>
        </w:rPr>
      </w:pPr>
    </w:p>
    <w:p w14:paraId="77426147" w14:textId="6B1B49B0" w:rsidR="00534487" w:rsidRPr="004A6BF6" w:rsidRDefault="00534487" w:rsidP="00534487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Table S3</w:t>
      </w:r>
    </w:p>
    <w:p w14:paraId="10E6D9AE" w14:textId="018D64C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fe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6106415A" w14:textId="77777777" w:rsidTr="00097B7C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958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0A5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BC026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64A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697C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 xml:space="preserve">F0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Glid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898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051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1C29E43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08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E9C5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4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46D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6F8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7F1B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18BB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FD0E1B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F7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E6F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39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00A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87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2C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F77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7C0DF1B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71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4D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E2CE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01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8B5F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EA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0ED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53A8E2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E1E3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1B3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00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05E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10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CDC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9B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462077B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D016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C6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E5F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14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3D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6D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782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58FD238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343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4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63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F66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BDDC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902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3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BA1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087B4B2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7DE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88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6E2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1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9A0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2A6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7D5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125C79A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933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CD5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62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02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E69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3F5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1EC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3FB65D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24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659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22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38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CDEE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00C1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C0B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E46FE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DA6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6D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230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AE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2D2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700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720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63D1DA7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594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AA3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28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BEF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FF3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96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B4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27341F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82A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BC8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11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44BE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E7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7ED9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C9B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245B810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C4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68B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461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36E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2C46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F7B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C0B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6DD719DD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2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6A86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DA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B04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965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93F7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8EE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07CA74D0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221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1322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2C5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77FC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D463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C694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92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7CD5598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104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316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88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6E8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22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AF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726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19827E4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99FF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37A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87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52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D2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574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EF2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B967B1" w14:textId="77777777" w:rsidTr="00097B7C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2BB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11B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B9C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74C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E7E1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85A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589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</w:tbl>
    <w:p w14:paraId="3F38F0A2" w14:textId="4675643B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-1435351894"/>
          <w:placeholder>
            <w:docPart w:val="21BF321679BD41868CC7AF59429A5039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SwiUmVmZXJlbmNlSWQiOiI0NGFlOThiZS1jOTYxLTQ3ZDMtYTU4My05ODZkZDNiZjk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oaWwiLCJMYXN0TmFtZSI6Ik1jQWxlZXIiLCJQcm90ZWN0ZWQiOmZhbHNlLCJTZXgiOjIsIkNyZWF0ZWRCeSI6Il9DaHJpc3RpbmUiLCJDcmVhdGVkT24iOiIyMDE5LTA3LTAzVDEzOjIwOjQ2IiwiTW9kaWZpZWRCeSI6Il9DaHJpc3RpbmUiLCJJZCI6IjM2ZTFmZDc3LTNkNWUtNDdkYS04M2IzLWFmZGZjNWVhYjNlMyIsIk1vZGlmaWVkT24iOiIyMDE5LTA3LTAzVDEzOjIwOjQ5IiwiUHJvamVjdCI6eyIkaWQiOiI4IiwiJHR5cGUiOiJTd2lzc0FjYWRlbWljLkNpdGF2aS5Qcm9qZWN0LCBTd2lzc0FjYWRlbWljLkNpdGF2aSJ9fSx7IiRpZCI6Ijk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cmVmIjoiOCJ9fSx7IiRpZCI6IjEw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XSwiQ2l0YXRpb25LZXlVcGRhdGVUeXBlIjowLCJDb2xsYWJvcmF0b3JzIjpbXSwiRGF0ZTIiOiIxMi4wMy4yMDE0IiwiRG9pIjoiMTAuMTM3MS9qb3VybmFsLnBvbmUuMDA5MDc3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zOTUxMjczIiwiVXJpU3RyaW5nIjoiaHR0cHM6Ly93d3cubmNiaS5ubG0ubmloLmdvdi9wbWMvYXJ0aWNsZXMvUE1DMzk1MT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wMi0xN1QyMDo1Njo0NCIsIk1vZGlmaWVkQnkiOiJfQ2hyaXN0aW5lIE51c3NiYXVtIiwiSWQiOiIwOTI0OGFmYi03YzMzLTRkZDctODc4Mi0wNDNiZTE1MDI1ZGQiLCJNb2RpZmllZE9uIjoiMjAyMS0wMi0xN1QyMDo1Njo0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zNzEvam91cm5hbC5wb25lLjAwOTA3NzkiLCJVcmlTdHJpbmciOiJodHRwczovL2RvaS5vcmcvMTAuMTM3MS9qb3VybmFsLnBvbmUuMDA5MDc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1NjozNSIsIk1vZGlmaWVkQnkiOiJfQ2hyaXN0aW5lIE51c3NiYXVtIiwiSWQiOiJkZTEwNDQ0ZS05ZTdhLTQyZWMtOGFhZi01MWMxN2JjZWJmZDEiLCJNb2RpZmllZE9uIjoiMjAyMS0wMi0xN1QyMDo1Nj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0NjIyMjgzIiwiVXJpU3RyaW5nIjoiaHR0cDovL3d3dy5uY2JpLm5sbS5uaWguZ292L3B1Ym1lZC8yNDYyMjI4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1Njo0MyIsIk1vZGlmaWVkQnkiOiJfQ2hyaXN0aW5lIE51c3NiYXVtIiwiSWQiOiJkM2E4MTMyZi0xZTFmLTRkNmUtOWEwYy05MGY1YzYxY2FkNTIiLCJNb2RpZmllZE9uIjoiMjAyMS0wMi0xN1QyMDo1Njo0MyIsIlByb2plY3QiOnsiJHJlZiI6IjgifX1dLCJOdW1iZXIiOiIzIiwiT3JnYW5pemF0aW9ucyI6W10sIk90aGVyc0ludm9sdmVkIjpbXSwiUGFnZVJhbmdlIjoiPHNwPlxyXG4gIDxucz5PbWl0PC9ucz5cclxuICA8b3M+ZTkwNzc5PC9vcz5cclxuICA8cHM+ZTkwNzc5PC9wcz5cclxuPC9zcD5cclxuPG9zPmU5MDc3OTwvb3M+IiwiUGVyaW9kaWNhbCI6eyIkaWQiOiIyMC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McAleer et al.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2011097997"/>
          <w:placeholder>
            <w:docPart w:val="A36611C7CBFA43A5BF6D57A01F6AD50B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C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2LTEwVDE3OjE4OjQzIiwiUHJvamVjdCI6eyIkcmVmIjoiOCJ9fSwiVXNlTnVtYmVyaW5nVHlwZU9mUGFyZW50RG9jdW1lbnQiOmZhbHNlfV0sIkZvcm1hdHRlZFRleHQiOnsiJGlkIjoiMTAiLCJDb3VudCI6MSwiVGV4dFVuaXRzIjpbeyIkaWQiOiIxMSIsIkZvbnRTdHlsZSI6eyIkaWQiOiIxMiIsIk5ldXRyYWwiOnRydWV9LCJSZWFkaW5nT3JkZXIiOjEsIlRleHQiOiIoQm9lcnNtYSAyMDE4KSJ9XX0sIlRhZyI6IkNpdGF2aVBsYWNlaG9sZGVyIzJmMGJkNzVhLWRmNmYtNGZkMC05NjgyLWY3N2Q0YjE0OWE3NCIsIlRleHQiOiIoQm9lcnNtYSAyMDE4KSIsIldBSVZlcnNpb24iOiI2LjE3LjAuMCJ9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Boersma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-1644415498"/>
          <w:placeholder>
            <w:docPart w:val="A36611C7CBFA43A5BF6D57A01F6AD50B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MywiUmVmZXJlbmNlSWQiOiJmYWFiOWNjNC1kMjZjLTRlYjUtODhhMC0zMjEyYjAyODVk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UFUTEFCIiwiUHJvdGVjdGVkIjpmYWxzZSwiU2V4IjowLCJDcmVhdGVkQnkiOiJfQ2hyaXN0aW5lIE51c3NiYXVtIiwiQ3JlYXRlZE9uIjoiMjAyMS0wNi0yMVQxMjoxNTo1OCIsIk1vZGlmaWVkQnkiOiJfQ2hyaXN0aW5lIE51c3NiYXVtIiwiSWQiOiIwYWNlM2EyMS0xMjQ4LTQwNWYtYWZhNS1kNmNkNzM0NzYwNzQiLCJNb2RpZmllZE9uIjoiMjAyMS0wNi0yMVQxMjoxNTo1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MATLAB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6EA76667" w14:textId="77777777" w:rsidR="00D835BA" w:rsidRPr="004A6BF6" w:rsidRDefault="00D835BA" w:rsidP="00D835BA">
      <w:pPr>
        <w:suppressAutoHyphens w:val="0"/>
        <w:rPr>
          <w:rFonts w:ascii="Times New Roman" w:hAnsi="Times New Roman" w:cs="Times New Roman"/>
          <w:b/>
          <w:lang w:val="en-US"/>
        </w:rPr>
      </w:pPr>
    </w:p>
    <w:p w14:paraId="3919C889" w14:textId="77777777" w:rsidR="00C0430A" w:rsidRPr="004A6BF6" w:rsidRDefault="00C0430A">
      <w:pPr>
        <w:suppressAutoHyphens w:val="0"/>
        <w:rPr>
          <w:rFonts w:ascii="Times New Roman" w:hAnsi="Times New Roman" w:cs="Times New Roman"/>
          <w:b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br w:type="page"/>
      </w:r>
    </w:p>
    <w:p w14:paraId="0075FAC0" w14:textId="259AA788" w:rsidR="00534487" w:rsidRPr="004A6BF6" w:rsidRDefault="00534487" w:rsidP="00D835BA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lastRenderedPageBreak/>
        <w:t>Table S4</w:t>
      </w:r>
    </w:p>
    <w:p w14:paraId="0A5EF59E" w14:textId="166E43E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4D499295" w14:textId="77777777" w:rsidTr="00D835BA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AE1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930B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F7F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B3E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ED9A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 xml:space="preserve">F0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Glid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20BA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4FF7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7B5FDB9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3E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6A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A48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9E6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D2E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F1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ED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E580F1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1C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03BE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5E7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CCB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938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4095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72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662D1B1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21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62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C88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CD9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CFA4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993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4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2D45B3CC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3D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3D4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3B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44B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5C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4582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9E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7FD8FB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F76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1F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B6F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9CF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F8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9D4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D0A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577571E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07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06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DAC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3B3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52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F6F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6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9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566881F2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5DD0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D7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F206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AB90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82D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0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97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5E508B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0F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0C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AB5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28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24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E4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BFC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3CC7166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28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F5F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25D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FD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975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175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3BB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4E8103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0E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A22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D58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F7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2B5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46C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921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50AAF4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9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57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5408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541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BB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E3E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86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07AA20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AD9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806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4920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3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32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881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92EE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7FF6BDB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7B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FC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18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98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BE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D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980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A63EEF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8799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E19A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2C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C9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005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25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D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12FE668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429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10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D14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9AC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79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6F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5E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7AA236B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DA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077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BC9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F4E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7FC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2F2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7A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6D06656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8EC8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6F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D76D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4B2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925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41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B57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BA2A732" w14:textId="77777777" w:rsidTr="00D835BA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E06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F18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CFF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B595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2790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E6D7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3A2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</w:tbl>
    <w:p w14:paraId="66BF8B87" w14:textId="539D364C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7270007-b0aa-457a-aae2-20a981aaa3be"/>
          <w:id w:val="1014043248"/>
          <w:placeholder>
            <w:docPart w:val="524411A7E80F45EC811C775A9AAAF560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SwiUmVmZXJlbmNlSWQiOiI0NGFlOThiZS1jOTYxLTQ3ZDMtYTU4My05ODZkZDNiZjk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oaWwiLCJMYXN0TmFtZSI6Ik1jQWxlZXIiLCJQcm90ZWN0ZWQiOmZhbHNlLCJTZXgiOjIsIkNyZWF0ZWRCeSI6Il9DaHJpc3RpbmUiLCJDcmVhdGVkT24iOiIyMDE5LTA3LTAzVDEzOjIwOjQ2IiwiTW9kaWZpZWRCeSI6Il9DaHJpc3RpbmUiLCJJZCI6IjM2ZTFmZDc3LTNkNWUtNDdkYS04M2IzLWFmZGZjNWVhYjNlMyIsIk1vZGlmaWVkT24iOiIyMDE5LTA3LTAzVDEzOjIwOjQ5IiwiUHJvamVjdCI6eyIkaWQiOiI4IiwiJHR5cGUiOiJTd2lzc0FjYWRlbWljLkNpdGF2aS5Qcm9qZWN0LCBTd2lzc0FjYWRlbWljLkNpdGF2aSJ9fSx7IiRpZCI6Ijk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cmVmIjoiOCJ9fSx7IiRpZCI6IjEw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XSwiQ2l0YXRpb25LZXlVcGRhdGVUeXBlIjowLCJDb2xsYWJvcmF0b3JzIjpbXSwiRGF0ZTIiOiIxMi4wMy4yMDE0IiwiRG9pIjoiMTAuMTM3MS9qb3VybmFsLnBvbmUuMDA5MDc3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zOTUxMjczIiwiVXJpU3RyaW5nIjoiaHR0cHM6Ly93d3cubmNiaS5ubG0ubmloLmdvdi9wbWMvYXJ0aWNsZXMvUE1DMzk1MT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wMi0xN1QyMDo1Njo0NCIsIk1vZGlmaWVkQnkiOiJfQ2hyaXN0aW5lIE51c3NiYXVtIiwiSWQiOiIwOTI0OGFmYi03YzMzLTRkZDctODc4Mi0wNDNiZTE1MDI1ZGQiLCJNb2RpZmllZE9uIjoiMjAyMS0wMi0xN1QyMDo1Njo0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zNzEvam91cm5hbC5wb25lLjAwOTA3NzkiLCJVcmlTdHJpbmciOiJodHRwczovL2RvaS5vcmcvMTAuMTM3MS9qb3VybmFsLnBvbmUuMDA5MDc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1NjozNSIsIk1vZGlmaWVkQnkiOiJfQ2hyaXN0aW5lIE51c3NiYXVtIiwiSWQiOiJkZTEwNDQ0ZS05ZTdhLTQyZWMtOGFhZi01MWMxN2JjZWJmZDEiLCJNb2RpZmllZE9uIjoiMjAyMS0wMi0xN1QyMDo1Njoz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0NjIyMjgzIiwiVXJpU3RyaW5nIjoiaHR0cDovL3d3dy5uY2JpLm5sbS5uaWguZ292L3B1Ym1lZC8yNDYyMjI4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McAleer et al.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134e3385-5c51-4dce-beae-f8a9b0f54bd5"/>
          <w:id w:val="-1817403835"/>
          <w:placeholder>
            <w:docPart w:val="A9321BB880914539AB75294DB082F33A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C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2LTEwVDE3OjE4OjQzIiwiUHJvamVjdCI6eyIkcmVmIjoiOCJ9fSwiVXNlTnVtYmVyaW5nVHlwZU9mUGFyZW50RG9jdW1lbnQiOmZhbHNlfV0sIkZvcm1hdHRlZFRleHQiOnsiJGlkIjoiMTAiLCJDb3VudCI6MSwiVGV4dFVuaXRzIjpbeyIkaWQiOiIxMSIsIkZvbnRTdHlsZSI6eyIkaWQiOiIxMiIsIk5ldXRyYWwiOnRydWV9LCJSZWFkaW5nT3JkZXIiOjEsIlRleHQiOiIoQm9lcnNtYSAyMDE4KSJ9XX0sIlRhZyI6IkNpdGF2aVBsYWNlaG9sZGVyIzEzNGUzMzg1LTVjNTEtNGRjZS1iZWFlLWY4YTliMGY1NGJkNSIsIlRleHQiOiIoQm9lcnNtYSAyMDE4KSIsIldBSVZlcnNpb24iOiI2LjE3LjAuMCJ9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Boersma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f2c8f58-ef12-4bef-9f89-30324117f33e"/>
          <w:id w:val="565003910"/>
          <w:placeholder>
            <w:docPart w:val="A9321BB880914539AB75294DB082F33A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MywiUmVmZXJlbmNlSWQiOiJmYWFiOWNjNC1kMjZjLTRlYjUtODhhMC0zMjEyYjAyODVk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UFUTEFCIiwiUHJvdGVjdGVkIjpmYWxzZSwiU2V4IjowLCJDcmVhdGVkQnkiOiJfQ2hyaXN0aW5lIE51c3NiYXVtIiwiQ3JlYXRlZE9uIjoiMjAyMS0wNi0yMVQxMjoxNTo1OCIsIk1vZGlmaWVkQnkiOiJfQ2hyaXN0aW5lIE51c3NiYXVtIiwiSWQiOiIwYWNlM2EyMS0xMjQ4LTQwNWYtYWZhNS1kNmNkNzM0NzYwNzQiLCJNb2RpZmllZE9uIjoiMjAyMS0wNi0yMVQxMjoxNTo1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MATLAB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7A872D53" w14:textId="2EE2C563" w:rsidR="00534487" w:rsidRPr="004A6BF6" w:rsidRDefault="005F7F54" w:rsidP="005F7F54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13F91D5F" w14:textId="51F10AA0" w:rsidR="005F7F54" w:rsidRPr="004A6BF6" w:rsidRDefault="005F7F54" w:rsidP="005F7F54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Design Information</w:t>
      </w:r>
    </w:p>
    <w:p w14:paraId="09D0EA7A" w14:textId="27316E66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15AC0DF7" w14:textId="33CB23F0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5</w:t>
      </w:r>
    </w:p>
    <w:p w14:paraId="04A07E99" w14:textId="761586BF" w:rsidR="005F7F54" w:rsidRPr="004A6BF6" w:rsidRDefault="005F7F54" w:rsidP="005F7F54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Summary of </w:t>
      </w:r>
      <w:r w:rsidR="00D835BA" w:rsidRPr="004A6BF6">
        <w:rPr>
          <w:rFonts w:ascii="Times New Roman" w:hAnsi="Times New Roman" w:cs="Times New Roman"/>
          <w:i/>
          <w:lang w:val="en-US"/>
        </w:rPr>
        <w:t xml:space="preserve">response </w:t>
      </w:r>
      <w:r w:rsidRPr="004A6BF6">
        <w:rPr>
          <w:rFonts w:ascii="Times New Roman" w:hAnsi="Times New Roman" w:cs="Times New Roman"/>
          <w:i/>
          <w:lang w:val="en-US"/>
        </w:rPr>
        <w:t xml:space="preserve">key mappings to emotions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1480"/>
        <w:gridCol w:w="1480"/>
        <w:gridCol w:w="1481"/>
        <w:gridCol w:w="1481"/>
      </w:tblGrid>
      <w:tr w:rsidR="005F7F54" w:rsidRPr="004A6BF6" w14:paraId="51C22B14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1C255A19" w14:textId="11317198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5FFE327E" w14:textId="08CA7BD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d“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35E3FB91" w14:textId="44A3251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f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0636C3D2" w14:textId="3FCFED2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j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7E02F01B" w14:textId="146059D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k“</w:t>
            </w:r>
          </w:p>
        </w:tc>
      </w:tr>
      <w:tr w:rsidR="005F7F54" w:rsidRPr="004A6BF6" w14:paraId="2A30F49D" w14:textId="77777777" w:rsidTr="005F7F54">
        <w:tc>
          <w:tcPr>
            <w:tcW w:w="1875" w:type="dxa"/>
          </w:tcPr>
          <w:p w14:paraId="20FB6E11" w14:textId="3A02580A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68BA46CF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4D3B5BB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793AB0F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BA37E4B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</w:tr>
      <w:tr w:rsidR="005F7F54" w:rsidRPr="004A6BF6" w14:paraId="5A1C2FE4" w14:textId="77777777" w:rsidTr="005F7F54">
        <w:tc>
          <w:tcPr>
            <w:tcW w:w="1875" w:type="dxa"/>
          </w:tcPr>
          <w:p w14:paraId="3324FE0F" w14:textId="0884A210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1480" w:type="dxa"/>
          </w:tcPr>
          <w:p w14:paraId="2D3342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0" w:type="dxa"/>
          </w:tcPr>
          <w:p w14:paraId="22971CB3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A34D18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7756DA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</w:tr>
      <w:tr w:rsidR="005F7F54" w:rsidRPr="004A6BF6" w14:paraId="3C46C2C3" w14:textId="77777777" w:rsidTr="005F7F54">
        <w:tc>
          <w:tcPr>
            <w:tcW w:w="1875" w:type="dxa"/>
          </w:tcPr>
          <w:p w14:paraId="06663425" w14:textId="5979F9C3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1480" w:type="dxa"/>
          </w:tcPr>
          <w:p w14:paraId="19EB1BA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0" w:type="dxa"/>
          </w:tcPr>
          <w:p w14:paraId="6B908F9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23E156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6D31E8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</w:tr>
      <w:tr w:rsidR="005F7F54" w:rsidRPr="004A6BF6" w14:paraId="3EF57FEC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01AA82A5" w14:textId="6E0AC87B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0562923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31900A25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7DE206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632C8BA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</w:tr>
    </w:tbl>
    <w:p w14:paraId="5684C61E" w14:textId="7CB551EF" w:rsidR="005F7F54" w:rsidRPr="004A6BF6" w:rsidRDefault="005F7F54" w:rsidP="00C0430A">
      <w:pPr>
        <w:spacing w:line="240" w:lineRule="auto"/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Participants were instructed explicitly to press the keys </w:t>
      </w:r>
      <w:r w:rsidRPr="004A6BF6">
        <w:rPr>
          <w:rFonts w:ascii="Times New Roman" w:hAnsi="Times New Roman" w:cs="Times New Roman"/>
          <w:bCs/>
          <w:i/>
          <w:lang w:val="en-US"/>
        </w:rPr>
        <w:t>„</w:t>
      </w:r>
      <w:proofErr w:type="gramStart"/>
      <w:r w:rsidRPr="004A6BF6">
        <w:rPr>
          <w:rFonts w:ascii="Times New Roman" w:hAnsi="Times New Roman" w:cs="Times New Roman"/>
          <w:bCs/>
          <w:i/>
          <w:lang w:val="en-US"/>
        </w:rPr>
        <w:t xml:space="preserve">d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and</w:t>
      </w:r>
      <w:proofErr w:type="gramEnd"/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f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with their left index- and middle-finger and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j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k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 their right index- and middle-finger. CB = counterbalancing condition.</w:t>
      </w:r>
    </w:p>
    <w:p w14:paraId="4A8C2AE4" w14:textId="7370C8CB" w:rsidR="005F7F54" w:rsidRPr="004A6BF6" w:rsidRDefault="005F7F54" w:rsidP="005F7F54">
      <w:pPr>
        <w:spacing w:line="480" w:lineRule="auto"/>
        <w:rPr>
          <w:rFonts w:ascii="Times New Roman" w:hAnsi="Times New Roman" w:cs="Times New Roman"/>
          <w:bCs/>
          <w:lang w:val="en-US"/>
        </w:rPr>
      </w:pPr>
    </w:p>
    <w:p w14:paraId="07736C9E" w14:textId="300973B7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F80F50"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6</w:t>
      </w:r>
    </w:p>
    <w:p w14:paraId="189E3781" w14:textId="77777777" w:rsidR="005F1CC9" w:rsidRPr="004A6BF6" w:rsidRDefault="005F1CC9" w:rsidP="005F1CC9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Participant assignment to the different response key mappings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2520"/>
        <w:gridCol w:w="2551"/>
      </w:tblGrid>
      <w:tr w:rsidR="005F7F54" w:rsidRPr="004A6BF6" w14:paraId="61DAE6C6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0FB869BE" w14:textId="77777777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30BD5852" w14:textId="11CC94E1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inger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AF20167" w14:textId="15DEF362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Instrumentalists</w:t>
            </w:r>
            <w:proofErr w:type="spellEnd"/>
          </w:p>
        </w:tc>
      </w:tr>
      <w:tr w:rsidR="005F7F54" w:rsidRPr="004A6BF6" w14:paraId="61E6DBE5" w14:textId="77777777" w:rsidTr="005F7F54">
        <w:tc>
          <w:tcPr>
            <w:tcW w:w="1875" w:type="dxa"/>
          </w:tcPr>
          <w:p w14:paraId="25D430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14:paraId="58684BCD" w14:textId="1ADD2843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</w:t>
            </w:r>
            <w:r w:rsidR="0057715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3430D4E9" w14:textId="37074641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F7F54" w:rsidRPr="004A6BF6" w14:paraId="307B0B6E" w14:textId="77777777" w:rsidTr="005F7F54">
        <w:tc>
          <w:tcPr>
            <w:tcW w:w="1875" w:type="dxa"/>
          </w:tcPr>
          <w:p w14:paraId="708EC2B8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2520" w:type="dxa"/>
          </w:tcPr>
          <w:p w14:paraId="2FD10794" w14:textId="437037C8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</w:tcPr>
          <w:p w14:paraId="011C80A0" w14:textId="1B3CBD9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5F7F54" w:rsidRPr="004A6BF6" w14:paraId="68AA682B" w14:textId="77777777" w:rsidTr="005F7F54">
        <w:tc>
          <w:tcPr>
            <w:tcW w:w="1875" w:type="dxa"/>
          </w:tcPr>
          <w:p w14:paraId="7B723FE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2520" w:type="dxa"/>
          </w:tcPr>
          <w:p w14:paraId="690A1239" w14:textId="423DD4C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551" w:type="dxa"/>
          </w:tcPr>
          <w:p w14:paraId="426A1369" w14:textId="4C2D651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5F7F54" w:rsidRPr="004A6BF6" w14:paraId="3F4CF95F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6C6B2C6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66939C79" w14:textId="603635A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47E6B030" w14:textId="042AD44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</w:tbl>
    <w:p w14:paraId="4EF31F04" w14:textId="0E8B3BEA" w:rsidR="005F7F54" w:rsidRPr="004A6BF6" w:rsidRDefault="00830114" w:rsidP="005F7F54">
      <w:pPr>
        <w:spacing w:line="480" w:lineRule="auto"/>
        <w:rPr>
          <w:rFonts w:ascii="Times New Roman" w:hAnsi="Times New Roman" w:cs="Times New Roman"/>
          <w:bCs/>
          <w:i/>
          <w:lang w:val="en-US"/>
        </w:rPr>
      </w:pPr>
      <w:r w:rsidRPr="004A6BF6">
        <w:rPr>
          <w:rFonts w:ascii="Times New Roman" w:hAnsi="Times New Roman" w:cs="Times New Roman"/>
          <w:bCs/>
          <w:i/>
          <w:lang w:val="en-US"/>
        </w:rPr>
        <w:t xml:space="preserve">Note. </w:t>
      </w:r>
      <w:r w:rsidRPr="004A6BF6">
        <w:rPr>
          <w:rFonts w:ascii="Times New Roman" w:hAnsi="Times New Roman" w:cs="Times New Roman"/>
          <w:i/>
          <w:lang w:val="en-US"/>
        </w:rPr>
        <w:t xml:space="preserve">Participants were randomly assigned to key mappings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CB = counterbalancing condition.</w:t>
      </w:r>
    </w:p>
    <w:p w14:paraId="460FC031" w14:textId="77777777" w:rsidR="00B11ED1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E650377" w14:textId="4CF462ED" w:rsidR="00503DAD" w:rsidRPr="004A6BF6" w:rsidRDefault="00503DAD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8E006B9" w14:textId="3EE7DC41" w:rsidR="00503DAD" w:rsidRPr="004A6BF6" w:rsidRDefault="00503DAD" w:rsidP="00503DAD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Results</w:t>
      </w:r>
    </w:p>
    <w:p w14:paraId="5FF98D3B" w14:textId="03ABE9E7" w:rsidR="00503DAD" w:rsidRPr="004A6BF6" w:rsidRDefault="00503DAD" w:rsidP="00503DAD">
      <w:pPr>
        <w:rPr>
          <w:rFonts w:ascii="Times New Roman" w:hAnsi="Times New Roman" w:cs="Times New Roman"/>
          <w:lang w:val="en-US" w:eastAsia="de-DE"/>
        </w:rPr>
      </w:pPr>
    </w:p>
    <w:p w14:paraId="4432A8EA" w14:textId="524C9535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7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Singers vs. Instrumentalists)</w:t>
      </w:r>
    </w:p>
    <w:p w14:paraId="7A0DEBBB" w14:textId="31CC17BA" w:rsidR="00DC2CF3" w:rsidRDefault="00DC2CF3" w:rsidP="00DC2CF3">
      <w:pPr>
        <w:rPr>
          <w:lang w:val="en-US"/>
        </w:rPr>
      </w:pPr>
      <w:r w:rsidRPr="00DC2CF3">
        <w:rPr>
          <w:lang w:val="en-US"/>
        </w:rPr>
        <w:drawing>
          <wp:inline distT="0" distB="0" distL="0" distR="0" wp14:anchorId="21F3AAEC" wp14:editId="548D9E91">
            <wp:extent cx="6122505" cy="1536026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62161" cy="154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7172E" w14:textId="71600AD7" w:rsidR="00DC2CF3" w:rsidRPr="00DC2CF3" w:rsidRDefault="00DC2CF3" w:rsidP="00DC2CF3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9bbc69-339f-4df8-8b52-d3522014a57d"/>
          <w:id w:val="1359850746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4IiwiJHR5cGUiOiJTd2lzc0FjYWRlbWljLkNpdGF2aS5Qcm9qZWN0LCBTd2lzc0FjYWRlbWljLkNpdGF2aSJ9fSx7IiRpZCI6Ijk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4In19LHsiJGlkIjoiMTAiLCIkdHlwZSI6IlN3aXNzQWNhZGVtaWMuQ2l0YXZpLlBlcnNvbiwgU3dpc3NBY2FkZW1pYy5DaXRhdmkiLCJGaXJzdE5hbWUiOiJNYWFydGVuIiwiTGFzdE5hbWUiOiJNYXJzbWFuIiwiUHJvdGVjdGVkIjpmYWxzZSwiU2V4IjoyLCJDcmVhdGVkQnkiOiJfQ2hyaXN0aW5lIE51c3NiYXVtIiwiQ3JlYXRlZE9uIjoiMjAyNS0wNi0xMFQxNToxODoyNiIsIk1vZGlmaWVkQnkiOiJfQ2hyaXN0aW5lIE51c3NiYXVtIiwiSWQiOiJlZjhhNWY0NS1kZTE5LTQ4NDUtOTJmNC02NDU2M2NlYTVkZTYiLCJNb2RpZmllZE9uIjoiMjAyNS0wNi0xMFQxNToxODoyNiIsIlByb2plY3QiOnsiJHJlZiI6IjgifX0seyIkaWQiOiIxMS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OCJ9fSx7IiRpZCI6IjEy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4In19LHsiJGlkIjoiMTM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4In19LHsiJGlkIjoiMTQ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4In19LHsiJGlkIjoiMTU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OCJ9fSx7IiRpZCI6IjE2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gifX0seyIkaWQiOiIxNy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gifX0seyIkaWQiOiIxOC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4In19LHsiJGlkIjoiMTk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OCJ9fSx7IiRpZCI6IjIw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4In19LHsiJGlkIjoiMjE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Mi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OCJ9fSx7IiRpZCI6IjIz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gifX0seyIkaWQiOiIyNC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4In19XS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g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g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g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zoxODo1OCIsIlByb2plY3QiOnsiJHJlZiI6IjgifX0sIlVzZU51bWJlcmluZ1R5cGVPZlBhcmVudERvY3VtZW50IjpmYWxzZX1dLCJGb3JtYXR0ZWRUZXh0Ijp7IiRpZCI6IjI5IiwiQ291bnQiOjEsIlRleHRVbml0cyI6W3siJGlkIjoiMzAiLCJGb250U3R5bGUiOnsiJGlkIjoiMzEiLCJOZXV0cmFsIjp0cnVlfSwiUmVhZGluZ09yZGVyIjoxLCJUZXh0IjoidmFuIGRlbiBCZXJnaCBldCBhbC4ifV19LCJUYWciOiJDaXRhdmlQbGFjZWhvbGRlciM3NDliYmM2OS0zMzlmLTRkZjgtOGI1Mi1kMzUyMjAxNGE1N2QiLCJUZXh0IjoidmFuIGRlbiBCZXJnaCBldCBhbC4iLCJXQUlWZXJzaW9uIjoiNi4xNy4wLjAifQ=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van den Bergh et al.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 w:rsidR="007B5EB9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077868a-f3d5-4f2f-818a-67e05b641aab"/>
          <w:id w:val="1225253212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4In19LHsiJGlkIjoiMTE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4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4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4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c6MTg6NTgiLCJQcm9qZWN0Ijp7IiRyZWYiOiI4In19LCJVc2VOdW1iZXJpbmdUeXBlT2ZQYXJlbnREb2N1bWVudCI6ZmFsc2UsIlllYXJPbmx5Ijp0cnVlfV0sIkZvcm1hdHRlZFRleHQiOnsiJGlkIjoiMjkiLCJDb3VudCI6MSwiVGV4dFVuaXRzIjpbeyIkaWQiOiIzMCIsIkZvbnRTdHlsZSI6eyIkaWQiOiIzMSIsIk5ldXRyYWwiOnRydWV9LCJSZWFkaW5nT3JkZXIiOjEsIlRleHQiOiIoMjAyMCkifV19LCJUYWciOiJDaXRhdmlQbGFjZWhvbGRlciMyMDc3ODY4YS1mM2Q1LTRmMmYtODE4YS02N2UwNWI2NDFhYWIiLCJUZXh0IjoiKDIwMjApIiwiV0FJVmVyc2lvbiI6IjYuMTcuMC4wIn0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(2020)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55197A50" w14:textId="77777777" w:rsidR="00DC2CF3" w:rsidRDefault="00DC2CF3" w:rsidP="00DC2CF3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</w:p>
    <w:p w14:paraId="1A4C701B" w14:textId="086CE853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8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Professionals vs. Amateurs vs. Non-Musician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)</w:t>
      </w:r>
    </w:p>
    <w:p w14:paraId="7EF690B8" w14:textId="6FA9B27E" w:rsidR="00DC2CF3" w:rsidRDefault="00DC2CF3" w:rsidP="00DC2CF3">
      <w:pPr>
        <w:rPr>
          <w:lang w:val="en-US"/>
        </w:rPr>
      </w:pPr>
      <w:r w:rsidRPr="00DC2CF3">
        <w:rPr>
          <w:lang w:val="en-US"/>
        </w:rPr>
        <w:drawing>
          <wp:inline distT="0" distB="0" distL="0" distR="0" wp14:anchorId="5C317DF6" wp14:editId="322285AC">
            <wp:extent cx="6148928" cy="1478942"/>
            <wp:effectExtent l="0" t="0" r="4445" b="698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174682" cy="148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D28E0" w14:textId="2BE66F28" w:rsidR="007B5EB9" w:rsidRPr="00DC2CF3" w:rsidRDefault="007B5EB9" w:rsidP="007B5EB9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d680779e-a147-4385-aa40-b93bf19ec2fc"/>
          <w:id w:val="1505622027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4IiwiJHR5cGUiOiJTd2lzc0FjYWRlbWljLkNpdGF2aS5Qcm9qZWN0LCBTd2lzc0FjYWRlbWljLkNpdGF2aSJ9fSx7IiRpZCI6Ijk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4In19LHsiJGlkIjoiMTAiLCIkdHlwZSI6IlN3aXNzQWNhZGVtaWMuQ2l0YXZpLlBlcnNvbiwgU3dpc3NBY2FkZW1pYy5DaXRhdmkiLCJGaXJzdE5hbWUiOiJNYWFydGVuIiwiTGFzdE5hbWUiOiJNYXJzbWFuIiwiUHJvdGVjdGVkIjpmYWxzZSwiU2V4IjoyLCJDcmVhdGVkQnkiOiJfQ2hyaXN0aW5lIE51c3NiYXVtIiwiQ3JlYXRlZE9uIjoiMjAyNS0wNi0xMFQxNToxODoyNiIsIk1vZGlmaWVkQnkiOiJfQ2hyaXN0aW5lIE51c3NiYXVtIiwiSWQiOiJlZjhhNWY0NS1kZTE5LTQ4NDUtOTJmNC02NDU2M2NlYTVkZTYiLCJNb2RpZmllZE9uIjoiMjAyNS0wNi0xMFQxNToxODoyNiIsIlByb2plY3QiOnsiJHJlZiI6IjgifX0seyIkaWQiOiIxMS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OCJ9fSx7IiRpZCI6IjEy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4In19LHsiJGlkIjoiMTM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4In19LHsiJGlkIjoiMTQ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4In19LHsiJGlkIjoiMTU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OCJ9fSx7IiRpZCI6IjE2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gifX0seyIkaWQiOiIxNy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gifX0seyIkaWQiOiIxOC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4In19LHsiJGlkIjoiMTk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OCJ9fSx7IiRpZCI6IjIw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4In19LHsiJGlkIjoiMjE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Mi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OCJ9fSx7IiRpZCI6IjIz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gifX0seyIkaWQiOiIyNC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4In19XS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g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g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g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zoxODo1OCIsIlByb2plY3QiOnsiJHJlZiI6IjgifX0sIlVzZU51bWJlcmluZ1R5cGVPZlBhcmVudERvY3VtZW50IjpmYWxzZX1dLCJGb3JtYXR0ZWRUZXh0Ijp7IiRpZCI6IjI5IiwiQ291bnQiOjEsIlRleHRVbml0cyI6W3siJGlkIjoiMzAiLCJGb250U3R5bGUiOnsiJGlkIjoiMzEiLCJOZXV0cmFsIjp0cnVlfSwiUmVhZGluZ09yZGVyIjoxLCJUZXh0IjoidmFuIGRlbiBCZXJnaCBldCBhbC4ifV19LCJUYWciOiJDaXRhdmlQbGFjZWhvbGRlciNkNjgwNzc5ZS1hMTQ3LTQzODUtYWE0MC1iOTNiZjE5ZWMyZmMiLCJUZXh0IjoidmFuIGRlbiBCZXJnaCBldCBhbC4iLCJXQUlWZXJzaW9uIjoiNi4xNy4wLjAifQ=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van den Bergh et al.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b7a98927-8092-4bf1-a714-d42ae5f94b36"/>
          <w:id w:val="678617564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4In19LHsiJGlkIjoiMTE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4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4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4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c6MTg6NTgiLCJQcm9qZWN0Ijp7IiRyZWYiOiI4In19LCJVc2VOdW1iZXJpbmdUeXBlT2ZQYXJlbnREb2N1bWVudCI6ZmFsc2UsIlllYXJPbmx5Ijp0cnVlfV0sIkZvcm1hdHRlZFRleHQiOnsiJGlkIjoiMjkiLCJDb3VudCI6MSwiVGV4dFVuaXRzIjpbeyIkaWQiOiIzMCIsIkZvbnRTdHlsZSI6eyIkaWQiOiIzMSIsIk5ldXRyYWwiOnRydWV9LCJSZWFkaW5nT3JkZXIiOjEsIlRleHQiOiIoMjAyMCkifV19LCJUYWciOiJDaXRhdmlQbGFjZWhvbGRlciNiN2E5ODkyNy04MDkyLTRiZjEtYTcxNC1kNDJhZTVmOTRiMzYiLCJUZXh0IjoiKDIwMjApIiwiV0FJVmVyc2lvbiI6IjYuMTcuMC4wIn0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(2020)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7D3CA32A" w14:textId="77777777" w:rsidR="00DC2CF3" w:rsidRPr="00DC2CF3" w:rsidRDefault="00DC2CF3" w:rsidP="00DC2CF3">
      <w:pPr>
        <w:rPr>
          <w:lang w:val="en-US"/>
        </w:rPr>
      </w:pPr>
    </w:p>
    <w:p w14:paraId="67DFDD47" w14:textId="27767D8A" w:rsidR="00E771BE" w:rsidRPr="007B5EB9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827B8B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1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7299735D" w14:textId="67349BA4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</w:t>
      </w:r>
      <w:bookmarkStart w:id="1" w:name="_Hlk77335719"/>
      <w:bookmarkEnd w:id="1"/>
      <w:r w:rsidRPr="004A6BF6">
        <w:rPr>
          <w:rFonts w:ascii="Times New Roman" w:hAnsi="Times New Roman" w:cs="Times New Roman"/>
          <w:i/>
          <w:iCs/>
          <w:lang w:val="en-US"/>
        </w:rPr>
        <w:t xml:space="preserve"> – </w:t>
      </w:r>
      <w:r w:rsidR="002F2932">
        <w:rPr>
          <w:rFonts w:ascii="Times New Roman" w:hAnsi="Times New Roman" w:cs="Times New Roman"/>
          <w:i/>
          <w:iCs/>
          <w:lang w:val="en-US"/>
        </w:rPr>
        <w:t>Singers and Instrumentalists</w:t>
      </w:r>
    </w:p>
    <w:p w14:paraId="42836222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2ABCAB4F" w14:textId="0F1960C9" w:rsidR="00E771BE" w:rsidRPr="004A6BF6" w:rsidRDefault="000D10A2" w:rsidP="00AD47E8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775A9A6E" wp14:editId="0C88A50D">
            <wp:extent cx="5762622" cy="1920874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941551" w14:textId="091F9D35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musicians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. Hap = happiness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Ple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pleasure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ea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fear, Sad = sadness, Avg = average.</w:t>
      </w:r>
      <w:bookmarkStart w:id="2" w:name="_Hlk77335754"/>
      <w:bookmarkEnd w:id="2"/>
    </w:p>
    <w:p w14:paraId="37224E0A" w14:textId="77777777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AAADAD" w14:textId="54889183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827B8B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2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65021B3A" w14:textId="7A80B1BD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 w:rsidR="002F2932">
        <w:rPr>
          <w:rFonts w:ascii="Times New Roman" w:hAnsi="Times New Roman" w:cs="Times New Roman"/>
          <w:i/>
          <w:iCs/>
          <w:lang w:val="en-US"/>
        </w:rPr>
        <w:t>Singers only</w:t>
      </w:r>
    </w:p>
    <w:p w14:paraId="4CAC7C6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5BA2B20B" w14:textId="7D3A09D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0337A3F" wp14:editId="5DE65E14">
            <wp:extent cx="5762622" cy="1920874"/>
            <wp:effectExtent l="0" t="0" r="0" b="38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3EDBE" w14:textId="5DCC5BD8" w:rsidR="002F2932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non-musicians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. Hap = happiness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Ple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pleasure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ea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fear, Sad = sadness, Avg = average.</w:t>
      </w:r>
    </w:p>
    <w:p w14:paraId="1DAE8E63" w14:textId="4B47FDDB" w:rsidR="002F2932" w:rsidRPr="00DC2CF3" w:rsidRDefault="002F2932" w:rsidP="00DC2CF3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t>Figure S</w:t>
      </w:r>
      <w:r w:rsidRPr="002F2932">
        <w:rPr>
          <w:rFonts w:ascii="Times New Roman" w:hAnsi="Times New Roman" w:cs="Times New Roman"/>
          <w:b/>
          <w:lang w:val="en-US"/>
        </w:rPr>
        <w:t>3</w:t>
      </w:r>
    </w:p>
    <w:p w14:paraId="4C9929A1" w14:textId="533BF9BB" w:rsidR="002F2932" w:rsidRPr="004A6BF6" w:rsidRDefault="002F2932" w:rsidP="002F2932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>
        <w:rPr>
          <w:rFonts w:ascii="Times New Roman" w:hAnsi="Times New Roman" w:cs="Times New Roman"/>
          <w:i/>
          <w:iCs/>
          <w:lang w:val="en-US"/>
        </w:rPr>
        <w:t>Instrumentalists only</w:t>
      </w:r>
    </w:p>
    <w:p w14:paraId="2ADEF223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</w:p>
    <w:p w14:paraId="45FBEABA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90FDB24" wp14:editId="2A8E3EE1">
            <wp:extent cx="5762622" cy="1920873"/>
            <wp:effectExtent l="0" t="0" r="0" b="381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8BC62" w14:textId="77777777" w:rsidR="002F2932" w:rsidRPr="004A6BF6" w:rsidRDefault="002F2932" w:rsidP="002F2932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Note. Numbers represent the proportion of classification responses per Emotion and Morph Type, averaged across non-musicians. Hap = happiness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Ple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pleasure, 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ea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 = fear, Sad = sadness, Avg = average.</w:t>
      </w:r>
    </w:p>
    <w:p w14:paraId="0C1A08B2" w14:textId="77777777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</w:p>
    <w:p w14:paraId="7BE96A95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br w:type="page"/>
      </w:r>
    </w:p>
    <w:p w14:paraId="2474E9F6" w14:textId="71795F11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4</w:t>
      </w:r>
    </w:p>
    <w:p w14:paraId="02632580" w14:textId="55BFED8D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Music Perception </w:t>
      </w:r>
      <w:r w:rsidR="002306CB" w:rsidRPr="004A6BF6">
        <w:rPr>
          <w:rFonts w:ascii="Times New Roman" w:hAnsi="Times New Roman" w:cs="Times New Roman"/>
          <w:i/>
          <w:lang w:val="en-US"/>
        </w:rPr>
        <w:t>A</w:t>
      </w:r>
      <w:r w:rsidRPr="004A6BF6">
        <w:rPr>
          <w:rFonts w:ascii="Times New Roman" w:hAnsi="Times New Roman" w:cs="Times New Roman"/>
          <w:i/>
          <w:lang w:val="en-US"/>
        </w:rPr>
        <w:t>bilities (PROMS)</w:t>
      </w:r>
    </w:p>
    <w:p w14:paraId="71121A8A" w14:textId="2603A54C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4CB06A3B" wp14:editId="53ACE5E9">
            <wp:extent cx="6477337" cy="518187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337" cy="518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1C8C7" w14:textId="2419446A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tests of the PROMS (Pitch, Melody, Timbre, and Rhythm) as well as the averaged performance across all subtests (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PROMS_Averaged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>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F2932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Benjamini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2131425094"/>
          <w:placeholder>
            <w:docPart w:val="004E797FFFF64D77A3947022A7486228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S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+dHJ1ZTwvaW4+XHJcbiAgPG9zPjI4OTwvb3M+XHJcbiAgPHBzPjI4OTwvcHM+XHJcbjwvc3A+XHJcbjxlcD5cclxuICA8bj4zMDA8L24+XHJcbiAgPGluPnRydWU8L2luPlxyXG4gIDxvcz4zMDA8L29zPlxyXG4gIDxwcz4zMDA8L3BzPlxyXG48L2VwPlxyXG48b3M+Mjg5LTMwMDwvb3M+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FQxNzoxODo0MyIsIlByb2plY3QiOnsiJHJlZiI6IjgifX0sIlVzZU51bWJlcmluZ1R5cGVPZlBhcmVudERvY3VtZW50IjpmYWxzZX1dLCJGb3JtYXR0ZWRUZXh0Ijp7IiRpZCI6IjE0IiwiQ291bnQiOjEsIlRleHRVbml0cyI6W3siJGlkIjoiMTUiLCJGb250U3R5bGUiOnsiJGlkIjoiMTYiLCJOZXV0cmFsIjp0cnVlfSwiUmVhZGluZ09yZGVyIjoxLCJUZXh0IjoiKEJlbmphbWluaSB1bmQgSG9jaGJlcmcgMTk5NSkifV19LCJUYWciOiJDaXRhdmlQbGFjZWhvbGRlciM0YzUxNTE4Yi05NzRhLTRiZDgtODBlYy0yY2Y2NGYzYjZmOWMiLCJUZXh0IjoiKEJlbmphbWluaSB1bmQgSG9jaGJlcmcgMTk5NSkiLCJXQUlWZXJzaW9uIjoiNi4xNy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Benjamini und Hochberg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6F688D83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6F285C7" w14:textId="48BDE10D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5</w:t>
      </w:r>
    </w:p>
    <w:p w14:paraId="3084432C" w14:textId="6042DF42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elf-rated </w:t>
      </w:r>
      <w:r w:rsidRPr="004A6BF6">
        <w:rPr>
          <w:rFonts w:ascii="Times New Roman" w:hAnsi="Times New Roman" w:cs="Times New Roman"/>
          <w:i/>
          <w:lang w:val="en-US"/>
        </w:rPr>
        <w:t xml:space="preserve">Music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kills </w:t>
      </w:r>
      <w:r w:rsidRPr="004A6BF6">
        <w:rPr>
          <w:rFonts w:ascii="Times New Roman" w:hAnsi="Times New Roman" w:cs="Times New Roman"/>
          <w:i/>
          <w:lang w:val="en-US"/>
        </w:rPr>
        <w:t>(GOLD-MSI)</w:t>
      </w:r>
    </w:p>
    <w:p w14:paraId="3F941F5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437B2826" w14:textId="69D1DC9A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4DC874D7" wp14:editId="4AF92843">
            <wp:extent cx="6399133" cy="4517035"/>
            <wp:effectExtent l="0" t="0" r="190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9133" cy="45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64E2D" w14:textId="009A4908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subscores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 xml:space="preserve"> of the Gold-MSI (Active, Perception, Singing, Emotion, and Education) as well as the General Music Education score (General ME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Benjamini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e6110c3-d475-4d5f-94c6-72d06a451602"/>
          <w:id w:val="-1994174456"/>
          <w:placeholder>
            <w:docPart w:val="B77A800C9E3F49EB98FC9F60CB9D18F9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S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+dHJ1ZTwvaW4+XHJcbiAgPG9zPjI4OTwvb3M+XHJcbiAgPHBzPjI4OTwvcHM+XHJcbjwvc3A+XHJcbjxlcD5cclxuICA8bj4zMDA8L24+XHJcbiAgPGluPnRydWU8L2luPlxyXG4gIDxvcz4zMDA8L29zPlxyXG4gIDxwcz4zMDA8L3BzPlxyXG48L2VwPlxyXG48b3M+Mjg5LTMwMDwvb3M+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FQxNzoxODo0MyIsIlByb2plY3QiOnsiJHJlZiI6IjgifX0sIlVzZU51bWJlcmluZ1R5cGVPZlBhcmVudERvY3VtZW50IjpmYWxzZX1dLCJGb3JtYXR0ZWRUZXh0Ijp7IiRpZCI6IjE0IiwiQ291bnQiOjEsIlRleHRVbml0cyI6W3siJGlkIjoiMTUiLCJGb250U3R5bGUiOnsiJGlkIjoiMTYiLCJOZXV0cmFsIjp0cnVlfSwiUmVhZGluZ09yZGVyIjoxLCJUZXh0IjoiKEJlbmphbWluaSB1bmQgSG9jaGJlcmcgMTk5NSkifV19LCJUYWciOiJDaXRhdmlQbGFjZWhvbGRlciM4ZTYxMTBjMy1kNDc1LTRkNWYtOTRjNi03MmQwNmE0NTE2MDIiLCJUZXh0IjoiKEJlbmphbWluaSB1bmQgSG9jaGJlcmcgMTk5NSkiLCJXQUlWZXJzaW9uIjoiNi4xNy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lang w:val="en-US"/>
            </w:rPr>
            <w:t>(Benjamini und Hochberg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369872D2" w14:textId="04F75ABF" w:rsidR="00B255E1" w:rsidRPr="004A6BF6" w:rsidRDefault="00B255E1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lang w:val="en-US"/>
        </w:rPr>
        <w:br w:type="page"/>
      </w:r>
    </w:p>
    <w:p w14:paraId="36179716" w14:textId="1D96B064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9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rrelat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5C1FD2AB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66DC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E338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1B79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0DBA5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2657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C23A1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D122F6" w:rsidRPr="002644D0" w14:paraId="48823C14" w14:textId="77777777" w:rsidTr="00D122F6">
        <w:trPr>
          <w:trHeight w:val="223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DBA3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B3DD2C" w14:textId="08D4E110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8BC79" w14:textId="250D2C3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7 (.14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33F7A" w14:textId="646D721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9 (.01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C71D23" w14:textId="423B2FA1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3 (.05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B59E2E" w14:textId="3802DED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8 (.002)</w:t>
            </w:r>
          </w:p>
        </w:tc>
      </w:tr>
      <w:tr w:rsidR="00D122F6" w:rsidRPr="002644D0" w14:paraId="5DB389F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9E5C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931A1F" w14:textId="024BC1E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DE3EA" w14:textId="2FADB017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4 (.21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FD5AE0" w14:textId="53A5D23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7 (.022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43F89" w14:textId="5246457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3 (.049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61D6D" w14:textId="293E307B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1 (.009)</w:t>
            </w:r>
          </w:p>
        </w:tc>
      </w:tr>
      <w:tr w:rsidR="00D122F6" w:rsidRPr="002644D0" w14:paraId="5DA21245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428A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29899" w14:textId="33F08F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51812" w14:textId="54078B0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6 (.18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9595C" w14:textId="5C342B9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5EAB4" w14:textId="424A26B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4 (.04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9AB6B" w14:textId="04BAF66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2 (.008)</w:t>
            </w:r>
          </w:p>
        </w:tc>
      </w:tr>
      <w:tr w:rsidR="00D122F6" w:rsidRPr="002644D0" w14:paraId="5796138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3B836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CDEAC9B" w14:textId="6CDF003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2 (.05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90B0F8" w14:textId="213C9E7E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2 (.30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AE1DAE9" w14:textId="6224E9D3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08 (.4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597D4B0" w14:textId="3BB249F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0 (.352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CC75F0C" w14:textId="458A0C0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5 (.039)</w:t>
            </w:r>
          </w:p>
        </w:tc>
      </w:tr>
    </w:tbl>
    <w:p w14:paraId="13018DF7" w14:textId="70116A2E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3" w:name="_Hlk117172981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p-values of Tables S7 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–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1</w:t>
      </w:r>
      <w:r w:rsidR="00CE6D6D">
        <w:rPr>
          <w:rFonts w:ascii="Times New Roman" w:hAnsi="Times New Roman" w:cs="Times New Roman"/>
          <w:i/>
          <w:sz w:val="24"/>
          <w:szCs w:val="24"/>
          <w:lang w:val="en-US"/>
        </w:rPr>
        <w:t>0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were adjusted for multiple comparisons using the </w:t>
      </w:r>
      <w:proofErr w:type="spellStart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Benjamini</w:t>
      </w:r>
      <w:proofErr w:type="spellEnd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-Hochberg correction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To edit, see citavi.com/edit"/>
          <w:tag w:val="CitaviPlaceholder#eb908fd6-3c7d-484c-a809-85dd0d30af13"/>
          <w:id w:val="1666665073"/>
          <w:placeholder>
            <w:docPart w:val="1C84220744D64DE2A8124FC6F7335727"/>
          </w:placeholder>
        </w:sdtPr>
        <w:sdtEndPr/>
        <w:sdtContent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begin"/>
          </w:r>
          <w:r w:rsidR="007B5EB9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S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+dHJ1ZTwvaW4+XHJcbiAgPG9zPjI4OTwvb3M+XHJcbiAgPHBzPjI4OTwvcHM+XHJcbjwvc3A+XHJcbjxlcD5cclxuICA8bj4zMDA8L24+XHJcbiAgPGluPnRydWU8L2luPlxyXG4gIDxvcz4zMDA8L29zPlxyXG4gIDxwcz4zMDA8L3BzPlxyXG48L2VwPlxyXG48b3M+Mjg5LTMwMDwvb3M+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FQxNzoxODo0MyIsIlByb2plY3QiOnsiJHJlZiI6IjgifX0sIlVzZU51bWJlcmluZ1R5cGVPZlBhcmVudERvY3VtZW50IjpmYWxzZX1dLCJGb3JtYXR0ZWRUZXh0Ijp7IiRpZCI6IjE0IiwiQ291bnQiOjEsIlRleHRVbml0cyI6W3siJGlkIjoiMTUiLCJGb250U3R5bGUiOnsiJGlkIjoiMTYiLCJOZXV0cmFsIjp0cnVlfSwiUmVhZGluZ09yZGVyIjoxLCJUZXh0IjoiKEJlbmphbWluaSB1bmQgSG9jaGJlcmcgMTk5NSkifV19LCJUYWciOiJDaXRhdmlQbGFjZWhvbGRlciNlYjkwOGZkNi0zYzdkLTQ4NGMtYTgwOS04NWRkMGQzMGFmMTMiLCJUZXh0IjoiKEJlbmphbWluaSB1bmQgSG9jaGJlcmcgMTk5NSkiLCJXQUlWZXJzaW9uIjoiNi4xNy4wLjAifQ==}</w:instrTex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t>(Benjamini und Hochberg 1995)</w: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end"/>
          </w:r>
        </w:sdtContent>
      </w:sdt>
    </w:p>
    <w:bookmarkEnd w:id="3"/>
    <w:p w14:paraId="5D109EB6" w14:textId="48509DE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0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ntrolled for musical </w:t>
      </w:r>
      <w:r w:rsidR="00CE6D6D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education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69405241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29C9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8995A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8FDB34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914A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9744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E91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C41E9A" w:rsidRPr="002644D0" w14:paraId="5FC3D3A6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064F9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8ABD" w14:textId="3BD9F5F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8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25D1" w14:textId="45842DDA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7C65" w14:textId="7D10611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7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14BE" w14:textId="170A4D8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6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A625" w14:textId="75A019D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6 (.003)</w:t>
            </w:r>
          </w:p>
        </w:tc>
      </w:tr>
      <w:tr w:rsidR="00C41E9A" w:rsidRPr="002644D0" w14:paraId="7665C09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B6AF5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3292C" w14:textId="33BD779E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5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53AD" w14:textId="7ADFD4E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4 (.2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F3C2" w14:textId="786A6FE5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8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2021" w14:textId="014DCA1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3 (.05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9D35" w14:textId="1A0D1D46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359EE12F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1004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2404C" w14:textId="06A2CA6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9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6B17" w14:textId="77F720B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3623" w14:textId="2653A6C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4 (.00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F9BF5" w14:textId="204F23E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4 (.05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C52B" w14:textId="0428CA8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5D897CC3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318FDB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689ED9" w14:textId="2E3BC1B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8 (.12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A2BFF3" w14:textId="5EAF104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50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AB44E" w14:textId="7232844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5 (.6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3E4E2" w14:textId="17215AA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499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0960F" w14:textId="2BEEEE3F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2)</w:t>
            </w:r>
          </w:p>
        </w:tc>
      </w:tr>
    </w:tbl>
    <w:p w14:paraId="10FAFFF2" w14:textId="7218D239" w:rsidR="00C41E9A" w:rsidRPr="00CE6D6D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</w:t>
      </w:r>
    </w:p>
    <w:p w14:paraId="350484D2" w14:textId="467B4544" w:rsidR="00B255E1" w:rsidRPr="00C41E9A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11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rrelation</w:t>
      </w:r>
      <w:r w:rsidR="00C41E9A">
        <w:rPr>
          <w:rFonts w:ascii="Times New Roman" w:hAnsi="Times New Roman" w:cs="Times New Roman"/>
          <w:b/>
          <w:i/>
          <w:color w:val="000000" w:themeColor="text1"/>
          <w:lang w:val="en-US"/>
        </w:rPr>
        <w:t>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2644D0" w14:paraId="1DD06B2C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368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B4423" w14:textId="1060B18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81EFF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0BE0D81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CEA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F5A4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875E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43B3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CE6D6D" w:rsidRPr="002644D0" w14:paraId="6BCBB475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47D5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4C8FD7" w14:textId="3839565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5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3726A9" w14:textId="1759D03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 (.35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30F77" w14:textId="3B44707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6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51B8D" w14:textId="7793F6C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21 (.05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FEC975" w14:textId="08019E0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8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839A84" w14:textId="59CD301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36)</w:t>
            </w:r>
          </w:p>
        </w:tc>
      </w:tr>
      <w:tr w:rsidR="00CE6D6D" w:rsidRPr="002644D0" w14:paraId="2ED59A7C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EC1C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CAE89" w14:textId="0FA9092B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748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098BB" w14:textId="187E002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2 (.2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036DF" w14:textId="58AFF34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1 (.93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5C2EF" w14:textId="52A92CA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6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40DF5" w14:textId="5B329D2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49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8669D" w14:textId="2A6C9FC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816)</w:t>
            </w:r>
          </w:p>
        </w:tc>
      </w:tr>
      <w:tr w:rsidR="00CE6D6D" w:rsidRPr="002644D0" w14:paraId="589571ED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4DDA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7B96FB" w14:textId="44CDB77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6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C25E0" w14:textId="6FCF1D3A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3 (.76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5E49C" w14:textId="7FE659E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3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FED2B" w14:textId="1886E42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FA62D0" w14:textId="3490840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5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D9763" w14:textId="79AF3D45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188)</w:t>
            </w:r>
          </w:p>
        </w:tc>
      </w:tr>
      <w:tr w:rsidR="00CE6D6D" w:rsidRPr="002644D0" w14:paraId="063B4A9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407D71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D1961EB" w14:textId="54896681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05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1CE569A" w14:textId="2693BA4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1 (.3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3DD30CE" w14:textId="2A69360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7A62706" w14:textId="5F19CEF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19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C34095D" w14:textId="69EED11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8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3581C1D" w14:textId="4D04C08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70)</w:t>
            </w:r>
          </w:p>
        </w:tc>
      </w:tr>
    </w:tbl>
    <w:p w14:paraId="3D57B8C4" w14:textId="1298435F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0FCA58AD" w14:textId="34629664" w:rsidR="00B255E1" w:rsidRPr="00CE6D6D" w:rsidRDefault="00B255E1" w:rsidP="00CE6D6D">
      <w:pPr>
        <w:suppressAutoHyphens w:val="0"/>
        <w:rPr>
          <w:rFonts w:ascii="Times New Roman" w:hAnsi="Times New Roman" w:cs="Times New Roman"/>
          <w:b/>
          <w:iCs/>
          <w:color w:val="000000" w:themeColor="text1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1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2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B255E1" w:rsidRPr="002644D0" w14:paraId="7FEE1B44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DE23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CBC49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9027F7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75A1AB3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572B0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1B4786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3A35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D122F6" w:rsidRPr="002644D0" w14:paraId="183478F6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F7A9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20741" w14:textId="13A4D4CC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BD2201" w14:textId="3215ADFD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6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9C29C" w14:textId="6AF712AE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9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BA6A7" w14:textId="1579538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9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550F30" w14:textId="106DA5B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</w:tr>
      <w:tr w:rsidR="00D122F6" w:rsidRPr="002644D0" w14:paraId="2F855B6F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124A6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B7BF63" w14:textId="3B836B9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6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5EC97" w14:textId="5D415E7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4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967261" w14:textId="38E3A576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3 (.53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EC237" w14:textId="53D7881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D7CB1" w14:textId="601EF17F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2 (.829)</w:t>
            </w:r>
          </w:p>
        </w:tc>
      </w:tr>
      <w:tr w:rsidR="00D122F6" w:rsidRPr="002644D0" w14:paraId="29B721B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16F97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2CB85" w14:textId="552527C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6 (.50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769B15" w14:textId="3EB83C41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6 (.71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21A24" w14:textId="528DD7E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1BF14" w14:textId="4FFE286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5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C409A" w14:textId="59BCD1D8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509)</w:t>
            </w:r>
          </w:p>
        </w:tc>
      </w:tr>
      <w:tr w:rsidR="00D122F6" w:rsidRPr="002644D0" w14:paraId="2854A263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957E83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F234C4C" w14:textId="7CD5E8AF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9 (.628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832B7E1" w14:textId="53DC187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21 (.509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0DEE027" w14:textId="2A9A0DD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149F802" w14:textId="20C56FB5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5 (.73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BC3547" w14:textId="3309DDC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7 (.627)</w:t>
            </w:r>
          </w:p>
        </w:tc>
      </w:tr>
    </w:tbl>
    <w:p w14:paraId="48B12BA4" w14:textId="3A3B120C" w:rsidR="00CE6D6D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07302F14" w14:textId="77777777" w:rsidR="00CE6D6D" w:rsidRDefault="00CE6D6D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2D3F01E" w14:textId="66C7049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3</w:t>
      </w:r>
    </w:p>
    <w:p w14:paraId="07AF8FA2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ost-hoc tests on the AQ for professionals vs. non-musicians </w:t>
      </w:r>
    </w:p>
    <w:tbl>
      <w:tblPr>
        <w:tblStyle w:val="Tabellenraster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108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08F86CBA" w14:textId="77777777" w:rsidTr="00493363">
        <w:tc>
          <w:tcPr>
            <w:tcW w:w="2093" w:type="dxa"/>
            <w:gridSpan w:val="2"/>
          </w:tcPr>
          <w:p w14:paraId="7526006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DEB80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A2620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169741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3C4CD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003511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4A4BB434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54D13A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FD6236F" w14:textId="77777777" w:rsidTr="00493363">
        <w:tc>
          <w:tcPr>
            <w:tcW w:w="2093" w:type="dxa"/>
            <w:gridSpan w:val="2"/>
            <w:tcBorders>
              <w:bottom w:val="single" w:sz="4" w:space="0" w:color="auto"/>
            </w:tcBorders>
          </w:tcPr>
          <w:p w14:paraId="3D6FDAB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273C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756803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C82867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566D690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E6438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5D918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48E3D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EC50AC5" w14:textId="77777777" w:rsidTr="00493363">
        <w:tc>
          <w:tcPr>
            <w:tcW w:w="2093" w:type="dxa"/>
            <w:gridSpan w:val="2"/>
            <w:tcBorders>
              <w:top w:val="single" w:sz="4" w:space="0" w:color="auto"/>
            </w:tcBorders>
          </w:tcPr>
          <w:p w14:paraId="451A27B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71D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56D71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2AB1C6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96D42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F9E2E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25F4FB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D81FC9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2A1EAFBE" w14:textId="77777777" w:rsidTr="00493363">
        <w:tc>
          <w:tcPr>
            <w:tcW w:w="1985" w:type="dxa"/>
          </w:tcPr>
          <w:p w14:paraId="783B0B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84" w:type="dxa"/>
            <w:gridSpan w:val="2"/>
          </w:tcPr>
          <w:p w14:paraId="0C32F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19A5DC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0B177DC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1F4208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83</w:t>
            </w:r>
          </w:p>
        </w:tc>
        <w:tc>
          <w:tcPr>
            <w:tcW w:w="708" w:type="dxa"/>
          </w:tcPr>
          <w:p w14:paraId="433BA7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4</w:t>
            </w:r>
          </w:p>
        </w:tc>
        <w:tc>
          <w:tcPr>
            <w:tcW w:w="1843" w:type="dxa"/>
          </w:tcPr>
          <w:p w14:paraId="629F401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4 [-0.82, 0-13]</w:t>
            </w:r>
          </w:p>
        </w:tc>
        <w:tc>
          <w:tcPr>
            <w:tcW w:w="533" w:type="dxa"/>
          </w:tcPr>
          <w:p w14:paraId="126AE6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8DA6201" w14:textId="77777777" w:rsidTr="00493363">
        <w:tc>
          <w:tcPr>
            <w:tcW w:w="2093" w:type="dxa"/>
            <w:gridSpan w:val="2"/>
          </w:tcPr>
          <w:p w14:paraId="7648CC2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61CD2D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17504F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7F18CB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2</w:t>
            </w:r>
          </w:p>
        </w:tc>
        <w:tc>
          <w:tcPr>
            <w:tcW w:w="723" w:type="dxa"/>
          </w:tcPr>
          <w:p w14:paraId="7539BD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87</w:t>
            </w:r>
          </w:p>
        </w:tc>
        <w:tc>
          <w:tcPr>
            <w:tcW w:w="708" w:type="dxa"/>
          </w:tcPr>
          <w:p w14:paraId="4325B9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8</w:t>
            </w:r>
          </w:p>
        </w:tc>
        <w:tc>
          <w:tcPr>
            <w:tcW w:w="1843" w:type="dxa"/>
          </w:tcPr>
          <w:p w14:paraId="195C4D2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6 [0.09, 1.01]</w:t>
            </w:r>
          </w:p>
        </w:tc>
        <w:tc>
          <w:tcPr>
            <w:tcW w:w="533" w:type="dxa"/>
          </w:tcPr>
          <w:p w14:paraId="0509179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7EB82EE9" w14:textId="77777777" w:rsidTr="00493363">
        <w:tc>
          <w:tcPr>
            <w:tcW w:w="2093" w:type="dxa"/>
            <w:gridSpan w:val="2"/>
          </w:tcPr>
          <w:p w14:paraId="7CEEA70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6A8A18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ED8BF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6C2751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32</w:t>
            </w:r>
          </w:p>
        </w:tc>
        <w:tc>
          <w:tcPr>
            <w:tcW w:w="723" w:type="dxa"/>
          </w:tcPr>
          <w:p w14:paraId="3B6165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08</w:t>
            </w:r>
          </w:p>
        </w:tc>
        <w:tc>
          <w:tcPr>
            <w:tcW w:w="708" w:type="dxa"/>
          </w:tcPr>
          <w:p w14:paraId="2271E8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4</w:t>
            </w:r>
          </w:p>
        </w:tc>
        <w:tc>
          <w:tcPr>
            <w:tcW w:w="1843" w:type="dxa"/>
          </w:tcPr>
          <w:p w14:paraId="06EE68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5, -0.08]</w:t>
            </w:r>
          </w:p>
        </w:tc>
        <w:tc>
          <w:tcPr>
            <w:tcW w:w="533" w:type="dxa"/>
          </w:tcPr>
          <w:p w14:paraId="033E0E5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4F9BCBA2" w14:textId="77777777" w:rsidTr="00493363">
        <w:tc>
          <w:tcPr>
            <w:tcW w:w="2093" w:type="dxa"/>
            <w:gridSpan w:val="2"/>
          </w:tcPr>
          <w:p w14:paraId="7AEC99A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61CF99E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7450CF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5B26B0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25</w:t>
            </w:r>
          </w:p>
        </w:tc>
        <w:tc>
          <w:tcPr>
            <w:tcW w:w="723" w:type="dxa"/>
          </w:tcPr>
          <w:p w14:paraId="7654C39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40</w:t>
            </w:r>
          </w:p>
        </w:tc>
        <w:tc>
          <w:tcPr>
            <w:tcW w:w="708" w:type="dxa"/>
          </w:tcPr>
          <w:p w14:paraId="2CDFB9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8</w:t>
            </w:r>
          </w:p>
        </w:tc>
        <w:tc>
          <w:tcPr>
            <w:tcW w:w="1843" w:type="dxa"/>
          </w:tcPr>
          <w:p w14:paraId="1DD712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7, -0.06]</w:t>
            </w:r>
          </w:p>
        </w:tc>
        <w:tc>
          <w:tcPr>
            <w:tcW w:w="533" w:type="dxa"/>
          </w:tcPr>
          <w:p w14:paraId="5EE9EFA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9F5CC49" w14:textId="77777777" w:rsidTr="00493363">
        <w:tc>
          <w:tcPr>
            <w:tcW w:w="2093" w:type="dxa"/>
            <w:gridSpan w:val="2"/>
          </w:tcPr>
          <w:p w14:paraId="26DFEA4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772AA8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3A982E6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7B3A0E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7D5683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3</w:t>
            </w:r>
          </w:p>
        </w:tc>
        <w:tc>
          <w:tcPr>
            <w:tcW w:w="708" w:type="dxa"/>
          </w:tcPr>
          <w:p w14:paraId="7B11B5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5</w:t>
            </w:r>
          </w:p>
        </w:tc>
        <w:tc>
          <w:tcPr>
            <w:tcW w:w="1843" w:type="dxa"/>
          </w:tcPr>
          <w:p w14:paraId="7170E6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9, 0.13]</w:t>
            </w:r>
          </w:p>
        </w:tc>
        <w:tc>
          <w:tcPr>
            <w:tcW w:w="533" w:type="dxa"/>
          </w:tcPr>
          <w:p w14:paraId="1348C6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6BD9614" w14:textId="77777777" w:rsidTr="00493363">
        <w:tc>
          <w:tcPr>
            <w:tcW w:w="2093" w:type="dxa"/>
            <w:gridSpan w:val="2"/>
          </w:tcPr>
          <w:p w14:paraId="15AB0E2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5E4A84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6BC6FB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4B99F7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5</w:t>
            </w:r>
          </w:p>
        </w:tc>
        <w:tc>
          <w:tcPr>
            <w:tcW w:w="723" w:type="dxa"/>
          </w:tcPr>
          <w:p w14:paraId="6CA81CD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92</w:t>
            </w:r>
          </w:p>
        </w:tc>
        <w:tc>
          <w:tcPr>
            <w:tcW w:w="708" w:type="dxa"/>
          </w:tcPr>
          <w:p w14:paraId="08666F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85</w:t>
            </w:r>
          </w:p>
        </w:tc>
        <w:tc>
          <w:tcPr>
            <w:tcW w:w="1843" w:type="dxa"/>
          </w:tcPr>
          <w:p w14:paraId="5CCB434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2 [-0.89, 0.06]</w:t>
            </w:r>
          </w:p>
        </w:tc>
        <w:tc>
          <w:tcPr>
            <w:tcW w:w="533" w:type="dxa"/>
          </w:tcPr>
          <w:p w14:paraId="7CE13510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861A3FC" w14:textId="77777777" w:rsidTr="00493363">
        <w:tc>
          <w:tcPr>
            <w:tcW w:w="2093" w:type="dxa"/>
            <w:gridSpan w:val="2"/>
          </w:tcPr>
          <w:p w14:paraId="123373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5AE007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5F903A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3B2A73C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3</w:t>
            </w:r>
          </w:p>
        </w:tc>
        <w:tc>
          <w:tcPr>
            <w:tcW w:w="723" w:type="dxa"/>
          </w:tcPr>
          <w:p w14:paraId="66A84A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5</w:t>
            </w:r>
          </w:p>
        </w:tc>
        <w:tc>
          <w:tcPr>
            <w:tcW w:w="708" w:type="dxa"/>
          </w:tcPr>
          <w:p w14:paraId="613437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8</w:t>
            </w:r>
          </w:p>
        </w:tc>
        <w:tc>
          <w:tcPr>
            <w:tcW w:w="1843" w:type="dxa"/>
          </w:tcPr>
          <w:p w14:paraId="2B4734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8, 0.13]</w:t>
            </w:r>
          </w:p>
        </w:tc>
        <w:tc>
          <w:tcPr>
            <w:tcW w:w="533" w:type="dxa"/>
          </w:tcPr>
          <w:p w14:paraId="65ACFC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63A123B" w14:textId="600E98FD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0A514CD7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CDA4D2F" w14:textId="4385B8DB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4</w:t>
      </w:r>
    </w:p>
    <w:p w14:paraId="4DCFBF58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25A4934F" w14:textId="77777777" w:rsidTr="00CE6D6D">
        <w:tc>
          <w:tcPr>
            <w:tcW w:w="2093" w:type="dxa"/>
          </w:tcPr>
          <w:p w14:paraId="35EC6072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83CC83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D98E7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B3A622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</w:tcPr>
          <w:p w14:paraId="69D59CC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2ED951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2F7CFEF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694E8712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04A0BDF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71682C9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35B40AB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70C50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892EE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FD9EE9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26A4304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3DC66C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95F1A5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0812FE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1F075689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5A42DC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7C7C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30BCC7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52CCC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329F23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E16D5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CF7B53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75F04E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2E8ADBBE" w14:textId="77777777" w:rsidTr="00CE6D6D">
        <w:tc>
          <w:tcPr>
            <w:tcW w:w="2093" w:type="dxa"/>
          </w:tcPr>
          <w:p w14:paraId="778F79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5642368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453291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.73 (7.40)</w:t>
            </w:r>
          </w:p>
        </w:tc>
        <w:tc>
          <w:tcPr>
            <w:tcW w:w="837" w:type="dxa"/>
          </w:tcPr>
          <w:p w14:paraId="400913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2</w:t>
            </w:r>
          </w:p>
        </w:tc>
        <w:tc>
          <w:tcPr>
            <w:tcW w:w="723" w:type="dxa"/>
          </w:tcPr>
          <w:p w14:paraId="37323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7</w:t>
            </w:r>
          </w:p>
        </w:tc>
        <w:tc>
          <w:tcPr>
            <w:tcW w:w="708" w:type="dxa"/>
          </w:tcPr>
          <w:p w14:paraId="1BD62F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8</w:t>
            </w:r>
          </w:p>
        </w:tc>
        <w:tc>
          <w:tcPr>
            <w:tcW w:w="1843" w:type="dxa"/>
          </w:tcPr>
          <w:p w14:paraId="02FBBF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2 [-0.91, -0.14]</w:t>
            </w:r>
          </w:p>
        </w:tc>
        <w:tc>
          <w:tcPr>
            <w:tcW w:w="533" w:type="dxa"/>
          </w:tcPr>
          <w:p w14:paraId="0EE97DC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3C43960C" w14:textId="77777777" w:rsidTr="00CE6D6D">
        <w:tc>
          <w:tcPr>
            <w:tcW w:w="2093" w:type="dxa"/>
          </w:tcPr>
          <w:p w14:paraId="201CC51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0AC1DE9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4A86366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1 (2.42)</w:t>
            </w:r>
          </w:p>
        </w:tc>
        <w:tc>
          <w:tcPr>
            <w:tcW w:w="837" w:type="dxa"/>
          </w:tcPr>
          <w:p w14:paraId="19E0FF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723" w:type="dxa"/>
          </w:tcPr>
          <w:p w14:paraId="67A591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8.61</w:t>
            </w:r>
          </w:p>
        </w:tc>
        <w:tc>
          <w:tcPr>
            <w:tcW w:w="708" w:type="dxa"/>
          </w:tcPr>
          <w:p w14:paraId="55C8FE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35</w:t>
            </w:r>
          </w:p>
        </w:tc>
        <w:tc>
          <w:tcPr>
            <w:tcW w:w="1843" w:type="dxa"/>
          </w:tcPr>
          <w:p w14:paraId="1AD96B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4 [-0.46, 0.37]</w:t>
            </w:r>
          </w:p>
        </w:tc>
        <w:tc>
          <w:tcPr>
            <w:tcW w:w="533" w:type="dxa"/>
          </w:tcPr>
          <w:p w14:paraId="21FE851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8D640DB" w14:textId="77777777" w:rsidTr="00CE6D6D">
        <w:tc>
          <w:tcPr>
            <w:tcW w:w="2093" w:type="dxa"/>
          </w:tcPr>
          <w:p w14:paraId="07E01F0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3C133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79D15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2 (6.49)</w:t>
            </w:r>
          </w:p>
        </w:tc>
        <w:tc>
          <w:tcPr>
            <w:tcW w:w="837" w:type="dxa"/>
          </w:tcPr>
          <w:p w14:paraId="704D2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90</w:t>
            </w:r>
          </w:p>
        </w:tc>
        <w:tc>
          <w:tcPr>
            <w:tcW w:w="723" w:type="dxa"/>
          </w:tcPr>
          <w:p w14:paraId="5B6854D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1.8</w:t>
            </w:r>
          </w:p>
        </w:tc>
        <w:tc>
          <w:tcPr>
            <w:tcW w:w="708" w:type="dxa"/>
          </w:tcPr>
          <w:p w14:paraId="4C8CE3D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40CF64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0.97, -0.18]</w:t>
            </w:r>
          </w:p>
        </w:tc>
        <w:tc>
          <w:tcPr>
            <w:tcW w:w="533" w:type="dxa"/>
          </w:tcPr>
          <w:p w14:paraId="10521A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0BD2E2A4" w14:textId="77777777" w:rsidTr="00CE6D6D">
        <w:tc>
          <w:tcPr>
            <w:tcW w:w="2093" w:type="dxa"/>
          </w:tcPr>
          <w:p w14:paraId="0E82DB8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4D2C152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2F33FD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2.49)</w:t>
            </w:r>
          </w:p>
        </w:tc>
        <w:tc>
          <w:tcPr>
            <w:tcW w:w="837" w:type="dxa"/>
          </w:tcPr>
          <w:p w14:paraId="788319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36</w:t>
            </w:r>
          </w:p>
        </w:tc>
        <w:tc>
          <w:tcPr>
            <w:tcW w:w="723" w:type="dxa"/>
          </w:tcPr>
          <w:p w14:paraId="587A2C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8</w:t>
            </w:r>
          </w:p>
        </w:tc>
        <w:tc>
          <w:tcPr>
            <w:tcW w:w="708" w:type="dxa"/>
          </w:tcPr>
          <w:p w14:paraId="6213625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1843" w:type="dxa"/>
          </w:tcPr>
          <w:p w14:paraId="1CB0A4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5 [-1.03, -0.26]</w:t>
            </w:r>
          </w:p>
        </w:tc>
        <w:tc>
          <w:tcPr>
            <w:tcW w:w="533" w:type="dxa"/>
          </w:tcPr>
          <w:p w14:paraId="3F9D2CF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20EAE67E" w14:textId="77777777" w:rsidTr="00CE6D6D">
        <w:tc>
          <w:tcPr>
            <w:tcW w:w="2093" w:type="dxa"/>
          </w:tcPr>
          <w:p w14:paraId="344D581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1638374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05AD73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837" w:type="dxa"/>
          </w:tcPr>
          <w:p w14:paraId="6A47788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52E838D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42</w:t>
            </w:r>
          </w:p>
        </w:tc>
        <w:tc>
          <w:tcPr>
            <w:tcW w:w="708" w:type="dxa"/>
          </w:tcPr>
          <w:p w14:paraId="31D9BA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3</w:t>
            </w:r>
          </w:p>
        </w:tc>
        <w:tc>
          <w:tcPr>
            <w:tcW w:w="1843" w:type="dxa"/>
          </w:tcPr>
          <w:p w14:paraId="08C8D0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8 [-0.78, 0.02]</w:t>
            </w:r>
          </w:p>
        </w:tc>
        <w:tc>
          <w:tcPr>
            <w:tcW w:w="533" w:type="dxa"/>
          </w:tcPr>
          <w:p w14:paraId="1AE366C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19300E0" w14:textId="77777777" w:rsidTr="00CE6D6D">
        <w:tc>
          <w:tcPr>
            <w:tcW w:w="2093" w:type="dxa"/>
          </w:tcPr>
          <w:p w14:paraId="6E992F7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05BEAAD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7EACE6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)</w:t>
            </w:r>
          </w:p>
        </w:tc>
        <w:tc>
          <w:tcPr>
            <w:tcW w:w="837" w:type="dxa"/>
          </w:tcPr>
          <w:p w14:paraId="4A0EDC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57</w:t>
            </w:r>
          </w:p>
        </w:tc>
        <w:tc>
          <w:tcPr>
            <w:tcW w:w="723" w:type="dxa"/>
          </w:tcPr>
          <w:p w14:paraId="373860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9.18</w:t>
            </w:r>
          </w:p>
        </w:tc>
        <w:tc>
          <w:tcPr>
            <w:tcW w:w="708" w:type="dxa"/>
          </w:tcPr>
          <w:p w14:paraId="08ED81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20</w:t>
            </w:r>
          </w:p>
        </w:tc>
        <w:tc>
          <w:tcPr>
            <w:tcW w:w="1843" w:type="dxa"/>
          </w:tcPr>
          <w:p w14:paraId="1A82AA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5, 0.09]</w:t>
            </w:r>
          </w:p>
        </w:tc>
        <w:tc>
          <w:tcPr>
            <w:tcW w:w="533" w:type="dxa"/>
          </w:tcPr>
          <w:p w14:paraId="21C22F0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69AE93A" w14:textId="77777777" w:rsidTr="00CE6D6D">
        <w:tc>
          <w:tcPr>
            <w:tcW w:w="2093" w:type="dxa"/>
          </w:tcPr>
          <w:p w14:paraId="6F95695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51F711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0E75F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837" w:type="dxa"/>
          </w:tcPr>
          <w:p w14:paraId="5FBF56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8</w:t>
            </w:r>
          </w:p>
        </w:tc>
        <w:tc>
          <w:tcPr>
            <w:tcW w:w="723" w:type="dxa"/>
          </w:tcPr>
          <w:p w14:paraId="4A65594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3</w:t>
            </w:r>
          </w:p>
        </w:tc>
        <w:tc>
          <w:tcPr>
            <w:tcW w:w="708" w:type="dxa"/>
          </w:tcPr>
          <w:p w14:paraId="2D1E62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42</w:t>
            </w:r>
          </w:p>
        </w:tc>
        <w:tc>
          <w:tcPr>
            <w:tcW w:w="1843" w:type="dxa"/>
          </w:tcPr>
          <w:p w14:paraId="01B4442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7, 0.11]</w:t>
            </w:r>
          </w:p>
        </w:tc>
        <w:tc>
          <w:tcPr>
            <w:tcW w:w="533" w:type="dxa"/>
          </w:tcPr>
          <w:p w14:paraId="7BA651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6D49A1E7" w14:textId="77777777" w:rsidR="00493363" w:rsidRPr="00493363" w:rsidRDefault="00CE6D6D" w:rsidP="00493363">
      <w:pPr>
        <w:jc w:val="both"/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iCs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3930CE1A" w14:textId="77777777" w:rsidR="00493363" w:rsidRDefault="00493363" w:rsidP="00493363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273C8F47" w14:textId="45CB3EA9" w:rsidR="00CE6D6D" w:rsidRPr="00493363" w:rsidRDefault="00CE6D6D" w:rsidP="00493363">
      <w:pPr>
        <w:jc w:val="both"/>
        <w:rPr>
          <w:rFonts w:ascii="Times New Roman" w:hAnsi="Times New Roman" w:cs="Times New Roman"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5</w:t>
      </w:r>
    </w:p>
    <w:p w14:paraId="59516F0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3EDF627" w14:textId="77777777" w:rsidTr="00CE6D6D">
        <w:tc>
          <w:tcPr>
            <w:tcW w:w="2093" w:type="dxa"/>
          </w:tcPr>
          <w:p w14:paraId="241E6B3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E04E65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5D066A8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30C6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1C30B5F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13C0E4D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6A1739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17FE708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1730BDC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B9E8FEF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1B09151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67B659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6F5B90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BC7696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4C24636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B07047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442F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20C90A5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BC1041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D04A5F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66066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B38C3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6BA8C6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4CC38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99A164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75596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971399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1935E61" w14:textId="77777777" w:rsidTr="00CE6D6D">
        <w:tc>
          <w:tcPr>
            <w:tcW w:w="2093" w:type="dxa"/>
          </w:tcPr>
          <w:p w14:paraId="64C86DB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782713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8.73 (7.40)</w:t>
            </w:r>
          </w:p>
        </w:tc>
        <w:tc>
          <w:tcPr>
            <w:tcW w:w="1275" w:type="dxa"/>
          </w:tcPr>
          <w:p w14:paraId="0E3529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289031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723" w:type="dxa"/>
          </w:tcPr>
          <w:p w14:paraId="3ED9FB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44</w:t>
            </w:r>
          </w:p>
        </w:tc>
        <w:tc>
          <w:tcPr>
            <w:tcW w:w="708" w:type="dxa"/>
          </w:tcPr>
          <w:p w14:paraId="4B8949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382</w:t>
            </w:r>
          </w:p>
        </w:tc>
        <w:tc>
          <w:tcPr>
            <w:tcW w:w="1843" w:type="dxa"/>
          </w:tcPr>
          <w:p w14:paraId="6CD2BF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 [-0.63, 0.24]</w:t>
            </w:r>
          </w:p>
        </w:tc>
        <w:tc>
          <w:tcPr>
            <w:tcW w:w="533" w:type="dxa"/>
          </w:tcPr>
          <w:p w14:paraId="6C130A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AD5A0B8" w14:textId="77777777" w:rsidTr="00CE6D6D">
        <w:tc>
          <w:tcPr>
            <w:tcW w:w="2093" w:type="dxa"/>
          </w:tcPr>
          <w:p w14:paraId="7D98705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Detail</w:t>
            </w:r>
          </w:p>
        </w:tc>
        <w:tc>
          <w:tcPr>
            <w:tcW w:w="1276" w:type="dxa"/>
          </w:tcPr>
          <w:p w14:paraId="5C1B00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1 (2.42)</w:t>
            </w:r>
          </w:p>
        </w:tc>
        <w:tc>
          <w:tcPr>
            <w:tcW w:w="1275" w:type="dxa"/>
          </w:tcPr>
          <w:p w14:paraId="12F371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205C26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87</w:t>
            </w:r>
          </w:p>
        </w:tc>
        <w:tc>
          <w:tcPr>
            <w:tcW w:w="723" w:type="dxa"/>
          </w:tcPr>
          <w:p w14:paraId="0A2DA44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3.53</w:t>
            </w:r>
          </w:p>
        </w:tc>
        <w:tc>
          <w:tcPr>
            <w:tcW w:w="708" w:type="dxa"/>
          </w:tcPr>
          <w:p w14:paraId="14034D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DBCF83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3 [-1.07, -0.19]</w:t>
            </w:r>
          </w:p>
        </w:tc>
        <w:tc>
          <w:tcPr>
            <w:tcW w:w="533" w:type="dxa"/>
          </w:tcPr>
          <w:p w14:paraId="358BAF6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624ECC1F" w14:textId="77777777" w:rsidTr="00CE6D6D">
        <w:tc>
          <w:tcPr>
            <w:tcW w:w="2093" w:type="dxa"/>
          </w:tcPr>
          <w:p w14:paraId="00838E8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</w:p>
        </w:tc>
        <w:tc>
          <w:tcPr>
            <w:tcW w:w="1276" w:type="dxa"/>
          </w:tcPr>
          <w:p w14:paraId="5200C40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2 (6.49)</w:t>
            </w:r>
          </w:p>
        </w:tc>
        <w:tc>
          <w:tcPr>
            <w:tcW w:w="1275" w:type="dxa"/>
          </w:tcPr>
          <w:p w14:paraId="026C8C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195893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723" w:type="dxa"/>
          </w:tcPr>
          <w:p w14:paraId="7621670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0.10</w:t>
            </w:r>
          </w:p>
        </w:tc>
        <w:tc>
          <w:tcPr>
            <w:tcW w:w="708" w:type="dxa"/>
          </w:tcPr>
          <w:p w14:paraId="7A799FF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970</w:t>
            </w:r>
          </w:p>
        </w:tc>
        <w:tc>
          <w:tcPr>
            <w:tcW w:w="1843" w:type="dxa"/>
          </w:tcPr>
          <w:p w14:paraId="26FA20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1 [-0.46, 0.48]</w:t>
            </w:r>
          </w:p>
        </w:tc>
        <w:tc>
          <w:tcPr>
            <w:tcW w:w="533" w:type="dxa"/>
          </w:tcPr>
          <w:p w14:paraId="64C12FA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7753DDC4" w14:textId="77777777" w:rsidTr="00CE6D6D">
        <w:tc>
          <w:tcPr>
            <w:tcW w:w="2093" w:type="dxa"/>
          </w:tcPr>
          <w:p w14:paraId="03F9BE0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Skills</w:t>
            </w:r>
          </w:p>
        </w:tc>
        <w:tc>
          <w:tcPr>
            <w:tcW w:w="1276" w:type="dxa"/>
          </w:tcPr>
          <w:p w14:paraId="1EFB89D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74 (2.49)</w:t>
            </w:r>
          </w:p>
        </w:tc>
        <w:tc>
          <w:tcPr>
            <w:tcW w:w="1275" w:type="dxa"/>
          </w:tcPr>
          <w:p w14:paraId="32E447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7A9191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7</w:t>
            </w:r>
          </w:p>
        </w:tc>
        <w:tc>
          <w:tcPr>
            <w:tcW w:w="723" w:type="dxa"/>
          </w:tcPr>
          <w:p w14:paraId="3D8B6EE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11</w:t>
            </w:r>
          </w:p>
        </w:tc>
        <w:tc>
          <w:tcPr>
            <w:tcW w:w="708" w:type="dxa"/>
          </w:tcPr>
          <w:p w14:paraId="29296E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1</w:t>
            </w:r>
          </w:p>
        </w:tc>
        <w:tc>
          <w:tcPr>
            <w:tcW w:w="1843" w:type="dxa"/>
          </w:tcPr>
          <w:p w14:paraId="3582F5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6 [-0.54, 0.41]</w:t>
            </w:r>
          </w:p>
        </w:tc>
        <w:tc>
          <w:tcPr>
            <w:tcW w:w="533" w:type="dxa"/>
          </w:tcPr>
          <w:p w14:paraId="7C161C9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5DEFF389" w14:textId="77777777" w:rsidTr="00CE6D6D">
        <w:tc>
          <w:tcPr>
            <w:tcW w:w="2093" w:type="dxa"/>
          </w:tcPr>
          <w:p w14:paraId="676F8D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3D919E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1275" w:type="dxa"/>
          </w:tcPr>
          <w:p w14:paraId="166A85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0F9A66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723" w:type="dxa"/>
          </w:tcPr>
          <w:p w14:paraId="315C16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5.06</w:t>
            </w:r>
          </w:p>
        </w:tc>
        <w:tc>
          <w:tcPr>
            <w:tcW w:w="708" w:type="dxa"/>
          </w:tcPr>
          <w:p w14:paraId="34E9FE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5</w:t>
            </w:r>
          </w:p>
        </w:tc>
        <w:tc>
          <w:tcPr>
            <w:tcW w:w="1843" w:type="dxa"/>
          </w:tcPr>
          <w:p w14:paraId="0FCF05B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5, 0.09]</w:t>
            </w:r>
          </w:p>
        </w:tc>
        <w:tc>
          <w:tcPr>
            <w:tcW w:w="533" w:type="dxa"/>
          </w:tcPr>
          <w:p w14:paraId="141AA9C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A57425C" w14:textId="77777777" w:rsidTr="00CE6D6D">
        <w:tc>
          <w:tcPr>
            <w:tcW w:w="2093" w:type="dxa"/>
          </w:tcPr>
          <w:p w14:paraId="595EAA1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1FB0B7C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)</w:t>
            </w:r>
          </w:p>
        </w:tc>
        <w:tc>
          <w:tcPr>
            <w:tcW w:w="1275" w:type="dxa"/>
          </w:tcPr>
          <w:p w14:paraId="598661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134AAAB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</w:tc>
        <w:tc>
          <w:tcPr>
            <w:tcW w:w="723" w:type="dxa"/>
          </w:tcPr>
          <w:p w14:paraId="32838D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5.93</w:t>
            </w:r>
          </w:p>
        </w:tc>
        <w:tc>
          <w:tcPr>
            <w:tcW w:w="708" w:type="dxa"/>
          </w:tcPr>
          <w:p w14:paraId="7BD5D7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574</w:t>
            </w:r>
          </w:p>
        </w:tc>
        <w:tc>
          <w:tcPr>
            <w:tcW w:w="1843" w:type="dxa"/>
          </w:tcPr>
          <w:p w14:paraId="55BB429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4 [-0.34, 0.62]</w:t>
            </w:r>
          </w:p>
        </w:tc>
        <w:tc>
          <w:tcPr>
            <w:tcW w:w="533" w:type="dxa"/>
          </w:tcPr>
          <w:p w14:paraId="0BF5A8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D35BB20" w14:textId="77777777" w:rsidTr="00CE6D6D">
        <w:tc>
          <w:tcPr>
            <w:tcW w:w="2093" w:type="dxa"/>
          </w:tcPr>
          <w:p w14:paraId="3099AC3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Attention </w:t>
            </w: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witching</w:t>
            </w:r>
            <w:proofErr w:type="spellEnd"/>
          </w:p>
        </w:tc>
        <w:tc>
          <w:tcPr>
            <w:tcW w:w="1276" w:type="dxa"/>
          </w:tcPr>
          <w:p w14:paraId="1271CB2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1275" w:type="dxa"/>
          </w:tcPr>
          <w:p w14:paraId="328B37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21E14E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723" w:type="dxa"/>
          </w:tcPr>
          <w:p w14:paraId="5B8BE9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9</w:t>
            </w:r>
          </w:p>
        </w:tc>
        <w:tc>
          <w:tcPr>
            <w:tcW w:w="708" w:type="dxa"/>
          </w:tcPr>
          <w:p w14:paraId="217E055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65</w:t>
            </w:r>
          </w:p>
        </w:tc>
        <w:tc>
          <w:tcPr>
            <w:tcW w:w="1843" w:type="dxa"/>
          </w:tcPr>
          <w:p w14:paraId="7A9EF2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 [-0.41, 0.49]</w:t>
            </w:r>
          </w:p>
        </w:tc>
        <w:tc>
          <w:tcPr>
            <w:tcW w:w="533" w:type="dxa"/>
          </w:tcPr>
          <w:p w14:paraId="3ED0D98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158A579" w14:textId="77777777" w:rsidR="00CE6D6D" w:rsidRPr="00493363" w:rsidRDefault="00CE6D6D" w:rsidP="00CE6D6D">
      <w:pPr>
        <w:spacing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00D0EDB3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6A3B9E3A" w14:textId="3C74E80F" w:rsidR="00CE6D6D" w:rsidRPr="00CE6D6D" w:rsidRDefault="00493363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  <w:r w:rsidR="00CE6D6D"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6</w:t>
      </w:r>
    </w:p>
    <w:p w14:paraId="0C320BBD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683397B5" w14:textId="77777777" w:rsidTr="00CE6D6D">
        <w:tc>
          <w:tcPr>
            <w:tcW w:w="2093" w:type="dxa"/>
            <w:tcBorders>
              <w:bottom w:val="nil"/>
            </w:tcBorders>
          </w:tcPr>
          <w:p w14:paraId="76F9097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AED99E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8356A0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  <w:tcBorders>
              <w:bottom w:val="nil"/>
            </w:tcBorders>
          </w:tcPr>
          <w:p w14:paraId="5430D90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710360A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29A092F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03381A0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230093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3549BA6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1E4FF25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10C98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B10E6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4273833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647DC40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47D5FB5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7718E8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11A85F1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5360186D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5FE3DBC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37490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9D2E3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A5E3E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6CA1AB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12DA8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F9725B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48DEA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DE4B7AA" w14:textId="77777777" w:rsidTr="00CE6D6D">
        <w:tc>
          <w:tcPr>
            <w:tcW w:w="2093" w:type="dxa"/>
          </w:tcPr>
          <w:p w14:paraId="2895E78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_Hlk170150037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19DF65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A3B5D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428690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45</w:t>
            </w:r>
          </w:p>
        </w:tc>
        <w:tc>
          <w:tcPr>
            <w:tcW w:w="723" w:type="dxa"/>
          </w:tcPr>
          <w:p w14:paraId="3F75288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1.63</w:t>
            </w:r>
          </w:p>
        </w:tc>
        <w:tc>
          <w:tcPr>
            <w:tcW w:w="708" w:type="dxa"/>
          </w:tcPr>
          <w:p w14:paraId="0C9FB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6C662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30 [3.30, 5.28]</w:t>
            </w:r>
          </w:p>
        </w:tc>
        <w:tc>
          <w:tcPr>
            <w:tcW w:w="533" w:type="dxa"/>
          </w:tcPr>
          <w:p w14:paraId="63B7668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5AED39F" w14:textId="77777777" w:rsidTr="00CE6D6D">
        <w:tc>
          <w:tcPr>
            <w:tcW w:w="2093" w:type="dxa"/>
          </w:tcPr>
          <w:p w14:paraId="1A66A2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6E81E0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079927D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199AD64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55</w:t>
            </w:r>
          </w:p>
        </w:tc>
        <w:tc>
          <w:tcPr>
            <w:tcW w:w="723" w:type="dxa"/>
          </w:tcPr>
          <w:p w14:paraId="641A18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4.53</w:t>
            </w:r>
          </w:p>
        </w:tc>
        <w:tc>
          <w:tcPr>
            <w:tcW w:w="708" w:type="dxa"/>
          </w:tcPr>
          <w:p w14:paraId="583D5D2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52C7B3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3 [1.51, 2.73]</w:t>
            </w:r>
          </w:p>
        </w:tc>
        <w:tc>
          <w:tcPr>
            <w:tcW w:w="533" w:type="dxa"/>
          </w:tcPr>
          <w:p w14:paraId="567EB33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17BC73E2" w14:textId="77777777" w:rsidTr="00CE6D6D">
        <w:tc>
          <w:tcPr>
            <w:tcW w:w="2093" w:type="dxa"/>
          </w:tcPr>
          <w:p w14:paraId="2EF957E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EADE3E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600DDE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0F2FFB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0.10</w:t>
            </w:r>
          </w:p>
        </w:tc>
        <w:tc>
          <w:tcPr>
            <w:tcW w:w="723" w:type="dxa"/>
          </w:tcPr>
          <w:p w14:paraId="3ED15A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1.67</w:t>
            </w:r>
          </w:p>
        </w:tc>
        <w:tc>
          <w:tcPr>
            <w:tcW w:w="708" w:type="dxa"/>
          </w:tcPr>
          <w:p w14:paraId="008FDF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A7C72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11 [5.85, 8.36]</w:t>
            </w:r>
          </w:p>
        </w:tc>
        <w:tc>
          <w:tcPr>
            <w:tcW w:w="533" w:type="dxa"/>
          </w:tcPr>
          <w:p w14:paraId="03315CA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BA8DFBB" w14:textId="77777777" w:rsidTr="00CE6D6D">
        <w:tc>
          <w:tcPr>
            <w:tcW w:w="2093" w:type="dxa"/>
          </w:tcPr>
          <w:p w14:paraId="33B674F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79B10D7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185F64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1EB22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79</w:t>
            </w:r>
          </w:p>
        </w:tc>
        <w:tc>
          <w:tcPr>
            <w:tcW w:w="723" w:type="dxa"/>
          </w:tcPr>
          <w:p w14:paraId="33AD16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87</w:t>
            </w:r>
          </w:p>
        </w:tc>
        <w:tc>
          <w:tcPr>
            <w:tcW w:w="708" w:type="dxa"/>
          </w:tcPr>
          <w:p w14:paraId="124E77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740BD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00 [0.45, 1.55]</w:t>
            </w:r>
          </w:p>
        </w:tc>
        <w:tc>
          <w:tcPr>
            <w:tcW w:w="533" w:type="dxa"/>
          </w:tcPr>
          <w:p w14:paraId="39BBFB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60E3F65E" w14:textId="77777777" w:rsidTr="00CE6D6D">
        <w:tc>
          <w:tcPr>
            <w:tcW w:w="2093" w:type="dxa"/>
          </w:tcPr>
          <w:p w14:paraId="189BFB0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32FAED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5F80A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667145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723" w:type="dxa"/>
          </w:tcPr>
          <w:p w14:paraId="2273001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3.49</w:t>
            </w:r>
          </w:p>
        </w:tc>
        <w:tc>
          <w:tcPr>
            <w:tcW w:w="708" w:type="dxa"/>
          </w:tcPr>
          <w:p w14:paraId="30D7D3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2D482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9 [1.91, 3.25]</w:t>
            </w:r>
          </w:p>
        </w:tc>
        <w:tc>
          <w:tcPr>
            <w:tcW w:w="533" w:type="dxa"/>
          </w:tcPr>
          <w:p w14:paraId="0DA07CE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79BA54E" w14:textId="77777777" w:rsidTr="00CE6D6D">
        <w:tc>
          <w:tcPr>
            <w:tcW w:w="2093" w:type="dxa"/>
          </w:tcPr>
          <w:p w14:paraId="246F4F3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5D3DB2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22F62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59936C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19</w:t>
            </w:r>
          </w:p>
        </w:tc>
        <w:tc>
          <w:tcPr>
            <w:tcW w:w="723" w:type="dxa"/>
          </w:tcPr>
          <w:p w14:paraId="07C13B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5.10</w:t>
            </w:r>
          </w:p>
        </w:tc>
        <w:tc>
          <w:tcPr>
            <w:tcW w:w="708" w:type="dxa"/>
          </w:tcPr>
          <w:p w14:paraId="1B0722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BCC38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4 [1.66, 3.20]</w:t>
            </w:r>
          </w:p>
        </w:tc>
        <w:tc>
          <w:tcPr>
            <w:tcW w:w="533" w:type="dxa"/>
          </w:tcPr>
          <w:p w14:paraId="649D74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bookmarkEnd w:id="4"/>
    <w:p w14:paraId="11BEFEB5" w14:textId="6810A4DF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4FAF0448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673E2511" w14:textId="0A0C003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7</w:t>
      </w:r>
    </w:p>
    <w:p w14:paraId="5620E9AC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7E9A9A28" w14:textId="77777777" w:rsidTr="00CE6D6D">
        <w:tc>
          <w:tcPr>
            <w:tcW w:w="2093" w:type="dxa"/>
            <w:tcBorders>
              <w:bottom w:val="nil"/>
            </w:tcBorders>
          </w:tcPr>
          <w:p w14:paraId="47B145E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6D451C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  <w:r w:rsidRPr="00CE6D6D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A52912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C97EF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  <w:tcBorders>
              <w:bottom w:val="nil"/>
            </w:tcBorders>
          </w:tcPr>
          <w:p w14:paraId="4BDBE74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4E4497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38878EC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437DB8F8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492DD6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42AB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0C18F7D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4E941D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38F67D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5F8F665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B5508B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83C45C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2B4D88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88CED0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9443A9A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E00702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DADC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44F1EA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4A5894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35676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710F3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062CA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9096A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6A206E1A" w14:textId="77777777" w:rsidTr="00CE6D6D">
        <w:tc>
          <w:tcPr>
            <w:tcW w:w="2093" w:type="dxa"/>
          </w:tcPr>
          <w:p w14:paraId="0988F47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661787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FAB51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837" w:type="dxa"/>
          </w:tcPr>
          <w:p w14:paraId="5A56F3E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80</w:t>
            </w:r>
          </w:p>
        </w:tc>
        <w:tc>
          <w:tcPr>
            <w:tcW w:w="723" w:type="dxa"/>
          </w:tcPr>
          <w:p w14:paraId="54D7F8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6.1</w:t>
            </w:r>
          </w:p>
        </w:tc>
        <w:tc>
          <w:tcPr>
            <w:tcW w:w="708" w:type="dxa"/>
          </w:tcPr>
          <w:p w14:paraId="7C54E7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036FB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45 [1.04, 1.85]</w:t>
            </w:r>
          </w:p>
        </w:tc>
        <w:tc>
          <w:tcPr>
            <w:tcW w:w="533" w:type="dxa"/>
          </w:tcPr>
          <w:p w14:paraId="385D30A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35029D49" w14:textId="77777777" w:rsidTr="00CE6D6D">
        <w:tc>
          <w:tcPr>
            <w:tcW w:w="2093" w:type="dxa"/>
          </w:tcPr>
          <w:p w14:paraId="792CC9D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46471FC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319A1E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837" w:type="dxa"/>
          </w:tcPr>
          <w:p w14:paraId="0086A59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4</w:t>
            </w:r>
          </w:p>
        </w:tc>
        <w:tc>
          <w:tcPr>
            <w:tcW w:w="723" w:type="dxa"/>
          </w:tcPr>
          <w:p w14:paraId="488B31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98</w:t>
            </w:r>
          </w:p>
        </w:tc>
        <w:tc>
          <w:tcPr>
            <w:tcW w:w="708" w:type="dxa"/>
          </w:tcPr>
          <w:p w14:paraId="1EF301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9EC2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16 [0.71, 1.59]</w:t>
            </w:r>
          </w:p>
        </w:tc>
        <w:tc>
          <w:tcPr>
            <w:tcW w:w="533" w:type="dxa"/>
          </w:tcPr>
          <w:p w14:paraId="448B748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1B29828" w14:textId="77777777" w:rsidTr="00CE6D6D">
        <w:tc>
          <w:tcPr>
            <w:tcW w:w="2093" w:type="dxa"/>
          </w:tcPr>
          <w:p w14:paraId="4058DA7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BC255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5962B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837" w:type="dxa"/>
          </w:tcPr>
          <w:p w14:paraId="3B2EFF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54</w:t>
            </w:r>
          </w:p>
        </w:tc>
        <w:tc>
          <w:tcPr>
            <w:tcW w:w="723" w:type="dxa"/>
          </w:tcPr>
          <w:p w14:paraId="1512CC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8.5</w:t>
            </w:r>
          </w:p>
        </w:tc>
        <w:tc>
          <w:tcPr>
            <w:tcW w:w="708" w:type="dxa"/>
          </w:tcPr>
          <w:p w14:paraId="0D4A05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B9BA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5 [1.33, 2.17]</w:t>
            </w:r>
          </w:p>
        </w:tc>
        <w:tc>
          <w:tcPr>
            <w:tcW w:w="533" w:type="dxa"/>
          </w:tcPr>
          <w:p w14:paraId="4F4413A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2CA50CA" w14:textId="77777777" w:rsidTr="00CE6D6D">
        <w:tc>
          <w:tcPr>
            <w:tcW w:w="2093" w:type="dxa"/>
          </w:tcPr>
          <w:p w14:paraId="3B83E9A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4EA6C1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6E48C7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837" w:type="dxa"/>
          </w:tcPr>
          <w:p w14:paraId="792D44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29</w:t>
            </w:r>
          </w:p>
        </w:tc>
        <w:tc>
          <w:tcPr>
            <w:tcW w:w="723" w:type="dxa"/>
          </w:tcPr>
          <w:p w14:paraId="58B9F0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76</w:t>
            </w:r>
          </w:p>
        </w:tc>
        <w:tc>
          <w:tcPr>
            <w:tcW w:w="708" w:type="dxa"/>
          </w:tcPr>
          <w:p w14:paraId="703BB0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5</w:t>
            </w:r>
          </w:p>
        </w:tc>
        <w:tc>
          <w:tcPr>
            <w:tcW w:w="1843" w:type="dxa"/>
          </w:tcPr>
          <w:p w14:paraId="3CEABB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1 [0.06, 0.95]</w:t>
            </w:r>
          </w:p>
        </w:tc>
        <w:tc>
          <w:tcPr>
            <w:tcW w:w="533" w:type="dxa"/>
          </w:tcPr>
          <w:p w14:paraId="142BE3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493363" w14:paraId="73B02522" w14:textId="77777777" w:rsidTr="00CE6D6D">
        <w:tc>
          <w:tcPr>
            <w:tcW w:w="2093" w:type="dxa"/>
          </w:tcPr>
          <w:p w14:paraId="568A59A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149D664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7568B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837" w:type="dxa"/>
          </w:tcPr>
          <w:p w14:paraId="4CBF6C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723" w:type="dxa"/>
          </w:tcPr>
          <w:p w14:paraId="66AD46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5</w:t>
            </w:r>
          </w:p>
        </w:tc>
        <w:tc>
          <w:tcPr>
            <w:tcW w:w="708" w:type="dxa"/>
          </w:tcPr>
          <w:p w14:paraId="20712D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0DA790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0, 1.19]</w:t>
            </w:r>
          </w:p>
        </w:tc>
        <w:tc>
          <w:tcPr>
            <w:tcW w:w="533" w:type="dxa"/>
          </w:tcPr>
          <w:p w14:paraId="486206E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47D7DF7" w14:textId="77777777" w:rsidTr="00CE6D6D">
        <w:tc>
          <w:tcPr>
            <w:tcW w:w="2093" w:type="dxa"/>
          </w:tcPr>
          <w:p w14:paraId="478D794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19731A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6FCB60D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837" w:type="dxa"/>
          </w:tcPr>
          <w:p w14:paraId="684EB32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2E3BCF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21.3</w:t>
            </w:r>
          </w:p>
        </w:tc>
        <w:tc>
          <w:tcPr>
            <w:tcW w:w="708" w:type="dxa"/>
          </w:tcPr>
          <w:p w14:paraId="47826D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1AAE5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3, 1.17]</w:t>
            </w:r>
          </w:p>
        </w:tc>
        <w:tc>
          <w:tcPr>
            <w:tcW w:w="533" w:type="dxa"/>
          </w:tcPr>
          <w:p w14:paraId="442B844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2653AA2" w14:textId="46D5CCED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5AF3967D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0873072" w14:textId="3699684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8</w:t>
      </w:r>
    </w:p>
    <w:p w14:paraId="7D5A45D9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417F815" w14:textId="77777777" w:rsidTr="00CE6D6D">
        <w:tc>
          <w:tcPr>
            <w:tcW w:w="2093" w:type="dxa"/>
          </w:tcPr>
          <w:p w14:paraId="0B369E21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5D1B0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13E38B0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58719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837" w:type="dxa"/>
          </w:tcPr>
          <w:p w14:paraId="2B0997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29F6889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1E352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38E8F6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C58573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76EAE740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6695228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25B952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74C9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172CE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1C7A594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CBFF58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B3BE6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3FD491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0644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2CB67CE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FE2B7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7A4E1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3B7BA2C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111F8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2096A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E4EBD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DB770C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E635E89" w14:textId="77777777" w:rsidTr="00CE6D6D">
        <w:tc>
          <w:tcPr>
            <w:tcW w:w="2093" w:type="dxa"/>
          </w:tcPr>
          <w:p w14:paraId="64F32A4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5FAAD6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1275" w:type="dxa"/>
          </w:tcPr>
          <w:p w14:paraId="37FCF9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7F076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0.41</w:t>
            </w:r>
          </w:p>
        </w:tc>
        <w:tc>
          <w:tcPr>
            <w:tcW w:w="723" w:type="dxa"/>
          </w:tcPr>
          <w:p w14:paraId="5A258D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77</w:t>
            </w:r>
          </w:p>
        </w:tc>
        <w:tc>
          <w:tcPr>
            <w:tcW w:w="708" w:type="dxa"/>
          </w:tcPr>
          <w:p w14:paraId="6DA1B9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057C0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6 [-3.48, -2.03]</w:t>
            </w:r>
          </w:p>
        </w:tc>
        <w:tc>
          <w:tcPr>
            <w:tcW w:w="533" w:type="dxa"/>
          </w:tcPr>
          <w:p w14:paraId="717AC84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11F9641" w14:textId="77777777" w:rsidTr="00CE6D6D">
        <w:tc>
          <w:tcPr>
            <w:tcW w:w="2093" w:type="dxa"/>
          </w:tcPr>
          <w:p w14:paraId="152E6D8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</w:t>
            </w:r>
            <w:proofErr w:type="spellEnd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Engagement</w:t>
            </w:r>
          </w:p>
        </w:tc>
        <w:tc>
          <w:tcPr>
            <w:tcW w:w="1276" w:type="dxa"/>
          </w:tcPr>
          <w:p w14:paraId="312CEA5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1275" w:type="dxa"/>
          </w:tcPr>
          <w:p w14:paraId="2327406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33DEBB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81</w:t>
            </w:r>
          </w:p>
        </w:tc>
        <w:tc>
          <w:tcPr>
            <w:tcW w:w="723" w:type="dxa"/>
          </w:tcPr>
          <w:p w14:paraId="02BC04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0.26</w:t>
            </w:r>
          </w:p>
        </w:tc>
        <w:tc>
          <w:tcPr>
            <w:tcW w:w="708" w:type="dxa"/>
          </w:tcPr>
          <w:p w14:paraId="020B1C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F63D0B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24 [-1.79, -0.68]</w:t>
            </w:r>
          </w:p>
        </w:tc>
        <w:tc>
          <w:tcPr>
            <w:tcW w:w="533" w:type="dxa"/>
          </w:tcPr>
          <w:p w14:paraId="334B76F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F2DD636" w14:textId="77777777" w:rsidTr="00CE6D6D">
        <w:tc>
          <w:tcPr>
            <w:tcW w:w="2093" w:type="dxa"/>
          </w:tcPr>
          <w:p w14:paraId="63D4221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5C2D9E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1275" w:type="dxa"/>
          </w:tcPr>
          <w:p w14:paraId="5D37F0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4611392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9.67</w:t>
            </w:r>
          </w:p>
        </w:tc>
        <w:tc>
          <w:tcPr>
            <w:tcW w:w="723" w:type="dxa"/>
          </w:tcPr>
          <w:p w14:paraId="1DC9AB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53</w:t>
            </w:r>
          </w:p>
        </w:tc>
        <w:tc>
          <w:tcPr>
            <w:tcW w:w="708" w:type="dxa"/>
          </w:tcPr>
          <w:p w14:paraId="5CCF2C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12EE3AA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98 [-4.66, -3.29]</w:t>
            </w:r>
          </w:p>
        </w:tc>
        <w:tc>
          <w:tcPr>
            <w:tcW w:w="533" w:type="dxa"/>
          </w:tcPr>
          <w:p w14:paraId="584DE3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66335BA" w14:textId="77777777" w:rsidTr="00CE6D6D">
        <w:tc>
          <w:tcPr>
            <w:tcW w:w="2093" w:type="dxa"/>
          </w:tcPr>
          <w:p w14:paraId="5C7FAAA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28C2F5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1275" w:type="dxa"/>
          </w:tcPr>
          <w:p w14:paraId="5A4F37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2C1A03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59</w:t>
            </w:r>
          </w:p>
        </w:tc>
        <w:tc>
          <w:tcPr>
            <w:tcW w:w="723" w:type="dxa"/>
          </w:tcPr>
          <w:p w14:paraId="7D14C89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8.55</w:t>
            </w:r>
          </w:p>
        </w:tc>
        <w:tc>
          <w:tcPr>
            <w:tcW w:w="708" w:type="dxa"/>
          </w:tcPr>
          <w:p w14:paraId="216096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3</w:t>
            </w:r>
          </w:p>
        </w:tc>
        <w:tc>
          <w:tcPr>
            <w:tcW w:w="1843" w:type="dxa"/>
          </w:tcPr>
          <w:p w14:paraId="117330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4 [-1.32, -0.16]</w:t>
            </w:r>
          </w:p>
        </w:tc>
        <w:tc>
          <w:tcPr>
            <w:tcW w:w="533" w:type="dxa"/>
          </w:tcPr>
          <w:p w14:paraId="0B2931A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52525573" w14:textId="77777777" w:rsidTr="00CE6D6D">
        <w:tc>
          <w:tcPr>
            <w:tcW w:w="2093" w:type="dxa"/>
          </w:tcPr>
          <w:p w14:paraId="6710FAC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  <w:proofErr w:type="spellEnd"/>
          </w:p>
        </w:tc>
        <w:tc>
          <w:tcPr>
            <w:tcW w:w="1276" w:type="dxa"/>
          </w:tcPr>
          <w:p w14:paraId="1171BF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1275" w:type="dxa"/>
          </w:tcPr>
          <w:p w14:paraId="53BFB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7E2CB8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7.30</w:t>
            </w:r>
          </w:p>
        </w:tc>
        <w:tc>
          <w:tcPr>
            <w:tcW w:w="723" w:type="dxa"/>
          </w:tcPr>
          <w:p w14:paraId="14B532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6.78</w:t>
            </w:r>
          </w:p>
        </w:tc>
        <w:tc>
          <w:tcPr>
            <w:tcW w:w="708" w:type="dxa"/>
          </w:tcPr>
          <w:p w14:paraId="065632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3E58D4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9 [-2.35, -1.21]</w:t>
            </w:r>
          </w:p>
        </w:tc>
        <w:tc>
          <w:tcPr>
            <w:tcW w:w="533" w:type="dxa"/>
          </w:tcPr>
          <w:p w14:paraId="08697F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2E480DD" w14:textId="77777777" w:rsidTr="00CE6D6D">
        <w:tc>
          <w:tcPr>
            <w:tcW w:w="2093" w:type="dxa"/>
          </w:tcPr>
          <w:p w14:paraId="3BA4F05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  <w:proofErr w:type="spellEnd"/>
          </w:p>
        </w:tc>
        <w:tc>
          <w:tcPr>
            <w:tcW w:w="1276" w:type="dxa"/>
          </w:tcPr>
          <w:p w14:paraId="41A467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1275" w:type="dxa"/>
          </w:tcPr>
          <w:p w14:paraId="5B3416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78412B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85</w:t>
            </w:r>
          </w:p>
        </w:tc>
        <w:tc>
          <w:tcPr>
            <w:tcW w:w="723" w:type="dxa"/>
          </w:tcPr>
          <w:p w14:paraId="77348C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9.64</w:t>
            </w:r>
          </w:p>
        </w:tc>
        <w:tc>
          <w:tcPr>
            <w:tcW w:w="708" w:type="dxa"/>
          </w:tcPr>
          <w:p w14:paraId="360659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C9950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66 [-2.30, -1.01]</w:t>
            </w:r>
          </w:p>
        </w:tc>
        <w:tc>
          <w:tcPr>
            <w:tcW w:w="533" w:type="dxa"/>
          </w:tcPr>
          <w:p w14:paraId="10B7B69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678E3B70" w14:textId="77777777" w:rsidR="00493363" w:rsidRPr="00493363" w:rsidRDefault="00CE6D6D" w:rsidP="00CE6D6D">
      <w:pPr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  <w:r w:rsidRPr="00493363">
        <w:rPr>
          <w:rFonts w:ascii="Times New Roman" w:hAnsi="Times New Roman" w:cs="Times New Roman"/>
          <w:b/>
          <w:bCs/>
          <w:i/>
          <w:lang w:val="en-US"/>
        </w:rPr>
        <w:t xml:space="preserve"> </w:t>
      </w:r>
    </w:p>
    <w:p w14:paraId="64C0A95C" w14:textId="77777777" w:rsidR="00493363" w:rsidRDefault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7FB3DB1E" w14:textId="24D587CA" w:rsidR="00CE6D6D" w:rsidRPr="00CE6D6D" w:rsidRDefault="00CE6D6D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9</w:t>
      </w:r>
    </w:p>
    <w:p w14:paraId="31E9FC45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40697406" w14:textId="77777777" w:rsidTr="00CE6D6D">
        <w:tc>
          <w:tcPr>
            <w:tcW w:w="2093" w:type="dxa"/>
            <w:tcBorders>
              <w:bottom w:val="nil"/>
            </w:tcBorders>
          </w:tcPr>
          <w:p w14:paraId="787FABF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4F53F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  <w:r w:rsidRPr="00CE6D6D">
              <w:rPr>
                <w:rFonts w:ascii="Times New Roman" w:hAnsi="Times New Roman" w:cs="Times New Roman"/>
                <w:b/>
                <w:bCs/>
              </w:rPr>
              <w:t xml:space="preserve">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85ABB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695" w:type="dxa"/>
            <w:tcBorders>
              <w:bottom w:val="nil"/>
            </w:tcBorders>
          </w:tcPr>
          <w:p w14:paraId="261A5E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5CA0BE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1DC12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5FF57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DF9B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C058CB5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2894CE97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C64A7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23F91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7016FDC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3D12BE1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1314646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05DC08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77AEE7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1ECDA3FC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BF3A20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C9C5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23E4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FFF9C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2C1309E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17083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461F9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DB9DFD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3EF5699" w14:textId="77777777" w:rsidTr="00CE6D6D">
        <w:tc>
          <w:tcPr>
            <w:tcW w:w="2093" w:type="dxa"/>
          </w:tcPr>
          <w:p w14:paraId="5218C2B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AF24A2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5C13C7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7DD5C9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.25</w:t>
            </w:r>
          </w:p>
        </w:tc>
        <w:tc>
          <w:tcPr>
            <w:tcW w:w="723" w:type="dxa"/>
          </w:tcPr>
          <w:p w14:paraId="0DA6FD7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7</w:t>
            </w:r>
          </w:p>
        </w:tc>
        <w:tc>
          <w:tcPr>
            <w:tcW w:w="708" w:type="dxa"/>
          </w:tcPr>
          <w:p w14:paraId="5A559AD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120F1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1.43 [0.93, 1.94] </w:t>
            </w:r>
          </w:p>
        </w:tc>
        <w:tc>
          <w:tcPr>
            <w:tcW w:w="533" w:type="dxa"/>
          </w:tcPr>
          <w:p w14:paraId="07D7269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FD14FD9" w14:textId="77777777" w:rsidTr="00CE6D6D">
        <w:tc>
          <w:tcPr>
            <w:tcW w:w="2093" w:type="dxa"/>
          </w:tcPr>
          <w:p w14:paraId="6FDA282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F4495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253778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5C06D4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42</w:t>
            </w:r>
          </w:p>
        </w:tc>
        <w:tc>
          <w:tcPr>
            <w:tcW w:w="723" w:type="dxa"/>
          </w:tcPr>
          <w:p w14:paraId="0D145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5</w:t>
            </w:r>
          </w:p>
        </w:tc>
        <w:tc>
          <w:tcPr>
            <w:tcW w:w="708" w:type="dxa"/>
          </w:tcPr>
          <w:p w14:paraId="61882E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07F46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6 [1.59, 2.72]</w:t>
            </w:r>
          </w:p>
        </w:tc>
        <w:tc>
          <w:tcPr>
            <w:tcW w:w="533" w:type="dxa"/>
          </w:tcPr>
          <w:p w14:paraId="6DB4E56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CBDE77C" w14:textId="77777777" w:rsidTr="00CE6D6D">
        <w:tc>
          <w:tcPr>
            <w:tcW w:w="2093" w:type="dxa"/>
          </w:tcPr>
          <w:p w14:paraId="2BF110EC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2306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0CBB460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0779D1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99</w:t>
            </w:r>
          </w:p>
        </w:tc>
        <w:tc>
          <w:tcPr>
            <w:tcW w:w="723" w:type="dxa"/>
          </w:tcPr>
          <w:p w14:paraId="677786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3.64</w:t>
            </w:r>
          </w:p>
        </w:tc>
        <w:tc>
          <w:tcPr>
            <w:tcW w:w="708" w:type="dxa"/>
          </w:tcPr>
          <w:p w14:paraId="6F6D04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  <w:tc>
          <w:tcPr>
            <w:tcW w:w="1843" w:type="dxa"/>
          </w:tcPr>
          <w:p w14:paraId="4446007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70 [0.22, 1.16]</w:t>
            </w:r>
          </w:p>
        </w:tc>
        <w:tc>
          <w:tcPr>
            <w:tcW w:w="533" w:type="dxa"/>
          </w:tcPr>
          <w:p w14:paraId="4C8DF35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245D9ECD" w14:textId="77777777" w:rsidTr="00CE6D6D">
        <w:tc>
          <w:tcPr>
            <w:tcW w:w="2093" w:type="dxa"/>
          </w:tcPr>
          <w:p w14:paraId="1C6682C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23B4A4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641B6F4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0B88CD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52</w:t>
            </w:r>
          </w:p>
        </w:tc>
        <w:tc>
          <w:tcPr>
            <w:tcW w:w="723" w:type="dxa"/>
          </w:tcPr>
          <w:p w14:paraId="1A45ADB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6</w:t>
            </w:r>
          </w:p>
        </w:tc>
        <w:tc>
          <w:tcPr>
            <w:tcW w:w="708" w:type="dxa"/>
          </w:tcPr>
          <w:p w14:paraId="7E256A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C7156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1 [0.34, 1.27]</w:t>
            </w:r>
          </w:p>
        </w:tc>
        <w:tc>
          <w:tcPr>
            <w:tcW w:w="533" w:type="dxa"/>
          </w:tcPr>
          <w:p w14:paraId="23162A3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36A1E1C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7B5EADA8" w14:textId="7777777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7A391298" w14:textId="0C7C3BE1" w:rsidR="00CE6D6D" w:rsidRPr="005D3A47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5D3A47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0</w:t>
      </w:r>
    </w:p>
    <w:p w14:paraId="7A8B4820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ROMS post-hoc tests for professionals vs. amateurs 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298AC9A6" w14:textId="77777777" w:rsidTr="00CE6D6D">
        <w:tc>
          <w:tcPr>
            <w:tcW w:w="2093" w:type="dxa"/>
            <w:tcBorders>
              <w:bottom w:val="nil"/>
            </w:tcBorders>
          </w:tcPr>
          <w:p w14:paraId="4C5AFE04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CFCC2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fessionals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3D8A35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78FEA43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695" w:type="dxa"/>
            <w:tcBorders>
              <w:bottom w:val="nil"/>
            </w:tcBorders>
          </w:tcPr>
          <w:p w14:paraId="5BEE652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63ABC2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F616F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80D377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5E16BE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2C555DA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4C669E1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7CC192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BED882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328CB5E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5B2B3D2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4D6D4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60A3BEB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04D9635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6F315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077B641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3BB7C4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A9C8DC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2F81C8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536A5B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433B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858CB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174C32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B3D5050" w14:textId="77777777" w:rsidTr="00CE6D6D">
        <w:tc>
          <w:tcPr>
            <w:tcW w:w="2093" w:type="dxa"/>
          </w:tcPr>
          <w:p w14:paraId="5FC4BAB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93BA5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2043EB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695" w:type="dxa"/>
          </w:tcPr>
          <w:p w14:paraId="68AAA9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7</w:t>
            </w:r>
          </w:p>
        </w:tc>
        <w:tc>
          <w:tcPr>
            <w:tcW w:w="723" w:type="dxa"/>
          </w:tcPr>
          <w:p w14:paraId="76397B5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7.32</w:t>
            </w:r>
          </w:p>
        </w:tc>
        <w:tc>
          <w:tcPr>
            <w:tcW w:w="708" w:type="dxa"/>
          </w:tcPr>
          <w:p w14:paraId="163CD4B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2</w:t>
            </w:r>
          </w:p>
        </w:tc>
        <w:tc>
          <w:tcPr>
            <w:tcW w:w="1843" w:type="dxa"/>
          </w:tcPr>
          <w:p w14:paraId="36B9B8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5 [0.12, 0.98]</w:t>
            </w:r>
          </w:p>
        </w:tc>
        <w:tc>
          <w:tcPr>
            <w:tcW w:w="533" w:type="dxa"/>
          </w:tcPr>
          <w:p w14:paraId="0DEC3F1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7291A38" w14:textId="77777777" w:rsidTr="00CE6D6D">
        <w:tc>
          <w:tcPr>
            <w:tcW w:w="2093" w:type="dxa"/>
          </w:tcPr>
          <w:p w14:paraId="3A3EE9A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A9758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3B36B1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695" w:type="dxa"/>
          </w:tcPr>
          <w:p w14:paraId="3C38CD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6A34E2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5.24</w:t>
            </w:r>
          </w:p>
        </w:tc>
        <w:tc>
          <w:tcPr>
            <w:tcW w:w="708" w:type="dxa"/>
          </w:tcPr>
          <w:p w14:paraId="09F3086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B960A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91 [0.48, 1.33]</w:t>
            </w:r>
          </w:p>
        </w:tc>
        <w:tc>
          <w:tcPr>
            <w:tcW w:w="533" w:type="dxa"/>
          </w:tcPr>
          <w:p w14:paraId="561E658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2A3B729" w14:textId="77777777" w:rsidTr="00CE6D6D">
        <w:tc>
          <w:tcPr>
            <w:tcW w:w="2093" w:type="dxa"/>
          </w:tcPr>
          <w:p w14:paraId="2EDFC90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3121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29EAE87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695" w:type="dxa"/>
          </w:tcPr>
          <w:p w14:paraId="33E567D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723" w:type="dxa"/>
          </w:tcPr>
          <w:p w14:paraId="02CD5C9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69</w:t>
            </w:r>
          </w:p>
        </w:tc>
        <w:tc>
          <w:tcPr>
            <w:tcW w:w="708" w:type="dxa"/>
          </w:tcPr>
          <w:p w14:paraId="1B65597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90</w:t>
            </w:r>
          </w:p>
        </w:tc>
        <w:tc>
          <w:tcPr>
            <w:tcW w:w="1843" w:type="dxa"/>
          </w:tcPr>
          <w:p w14:paraId="1A25A01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40 [-0.06, 0.85]</w:t>
            </w:r>
          </w:p>
        </w:tc>
        <w:tc>
          <w:tcPr>
            <w:tcW w:w="533" w:type="dxa"/>
          </w:tcPr>
          <w:p w14:paraId="307C7BB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36D9111" w14:textId="77777777" w:rsidTr="00CE6D6D">
        <w:tc>
          <w:tcPr>
            <w:tcW w:w="2093" w:type="dxa"/>
          </w:tcPr>
          <w:p w14:paraId="4DB66DE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6AA2C7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01C892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9)</w:t>
            </w:r>
          </w:p>
        </w:tc>
        <w:tc>
          <w:tcPr>
            <w:tcW w:w="695" w:type="dxa"/>
          </w:tcPr>
          <w:p w14:paraId="06B2FC3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723" w:type="dxa"/>
          </w:tcPr>
          <w:p w14:paraId="1B8368E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4.27</w:t>
            </w:r>
          </w:p>
        </w:tc>
        <w:tc>
          <w:tcPr>
            <w:tcW w:w="708" w:type="dxa"/>
          </w:tcPr>
          <w:p w14:paraId="1B5B83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425</w:t>
            </w:r>
          </w:p>
        </w:tc>
        <w:tc>
          <w:tcPr>
            <w:tcW w:w="1843" w:type="dxa"/>
          </w:tcPr>
          <w:p w14:paraId="20DD2F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 [-0.25, 0.60]</w:t>
            </w:r>
          </w:p>
        </w:tc>
        <w:tc>
          <w:tcPr>
            <w:tcW w:w="533" w:type="dxa"/>
          </w:tcPr>
          <w:p w14:paraId="6074FF2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D62E7C9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7662BCBE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44EFC41A" w14:textId="085F9D89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1</w:t>
      </w:r>
      <w:bookmarkStart w:id="5" w:name="_GoBack"/>
      <w:bookmarkEnd w:id="5"/>
    </w:p>
    <w:p w14:paraId="3D42F5A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14824B31" w14:textId="77777777" w:rsidTr="00CE6D6D">
        <w:tc>
          <w:tcPr>
            <w:tcW w:w="2093" w:type="dxa"/>
            <w:tcBorders>
              <w:bottom w:val="nil"/>
            </w:tcBorders>
          </w:tcPr>
          <w:p w14:paraId="4CD8050D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46B2B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31420A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D9A38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</w:t>
            </w:r>
            <w:proofErr w:type="spellStart"/>
            <w:r w:rsidRPr="00CE6D6D">
              <w:rPr>
                <w:rFonts w:ascii="Times New Roman" w:hAnsi="Times New Roman" w:cs="Times New Roman"/>
                <w:b/>
                <w:bCs/>
              </w:rPr>
              <w:t>musicians</w:t>
            </w:r>
            <w:proofErr w:type="spellEnd"/>
          </w:p>
        </w:tc>
        <w:tc>
          <w:tcPr>
            <w:tcW w:w="695" w:type="dxa"/>
            <w:tcBorders>
              <w:bottom w:val="nil"/>
            </w:tcBorders>
          </w:tcPr>
          <w:p w14:paraId="3067289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008D1F5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0F74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96916DD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9F11F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2CDBFD8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658B4B79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BDB55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867E7E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65372A3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05BF99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proofErr w:type="spellStart"/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  <w:proofErr w:type="spellEnd"/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33820B3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EF5FBA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DC3FD0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D6B2CB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A4588F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A3B7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BB279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58F33A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616C5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AEB9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FE7D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512CDB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66695D1" w14:textId="77777777" w:rsidTr="00CE6D6D">
        <w:tc>
          <w:tcPr>
            <w:tcW w:w="2093" w:type="dxa"/>
          </w:tcPr>
          <w:p w14:paraId="539F41A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FA636A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1417" w:type="dxa"/>
          </w:tcPr>
          <w:p w14:paraId="468A703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4800C5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39</w:t>
            </w:r>
          </w:p>
        </w:tc>
        <w:tc>
          <w:tcPr>
            <w:tcW w:w="723" w:type="dxa"/>
          </w:tcPr>
          <w:p w14:paraId="60A0DF5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1.21</w:t>
            </w:r>
          </w:p>
        </w:tc>
        <w:tc>
          <w:tcPr>
            <w:tcW w:w="708" w:type="dxa"/>
          </w:tcPr>
          <w:p w14:paraId="16A438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52260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97 [-1.43, -0.51]</w:t>
            </w:r>
          </w:p>
        </w:tc>
        <w:tc>
          <w:tcPr>
            <w:tcW w:w="533" w:type="dxa"/>
          </w:tcPr>
          <w:p w14:paraId="02EAD7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D562976" w14:textId="77777777" w:rsidTr="00CE6D6D">
        <w:tc>
          <w:tcPr>
            <w:tcW w:w="2093" w:type="dxa"/>
          </w:tcPr>
          <w:p w14:paraId="288E36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72CB4A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1417" w:type="dxa"/>
          </w:tcPr>
          <w:p w14:paraId="7BF25FA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1C4D0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65</w:t>
            </w:r>
          </w:p>
        </w:tc>
        <w:tc>
          <w:tcPr>
            <w:tcW w:w="723" w:type="dxa"/>
          </w:tcPr>
          <w:p w14:paraId="5290E4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34</w:t>
            </w:r>
          </w:p>
        </w:tc>
        <w:tc>
          <w:tcPr>
            <w:tcW w:w="708" w:type="dxa"/>
          </w:tcPr>
          <w:p w14:paraId="1B8B486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9668A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-1.18 [-1.62, -0.74] </w:t>
            </w:r>
          </w:p>
        </w:tc>
        <w:tc>
          <w:tcPr>
            <w:tcW w:w="533" w:type="dxa"/>
          </w:tcPr>
          <w:p w14:paraId="7DD7DD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4778EEFC" w14:textId="77777777" w:rsidTr="00CE6D6D">
        <w:tc>
          <w:tcPr>
            <w:tcW w:w="2093" w:type="dxa"/>
          </w:tcPr>
          <w:p w14:paraId="4D817AB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7B4EB3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1417" w:type="dxa"/>
          </w:tcPr>
          <w:p w14:paraId="155949F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1D774B7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0497F4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25</w:t>
            </w:r>
          </w:p>
        </w:tc>
        <w:tc>
          <w:tcPr>
            <w:tcW w:w="708" w:type="dxa"/>
          </w:tcPr>
          <w:p w14:paraId="548D552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4</w:t>
            </w:r>
          </w:p>
        </w:tc>
        <w:tc>
          <w:tcPr>
            <w:tcW w:w="1843" w:type="dxa"/>
          </w:tcPr>
          <w:p w14:paraId="4D09BA0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8 [-0.98, 0.03]</w:t>
            </w:r>
          </w:p>
        </w:tc>
        <w:tc>
          <w:tcPr>
            <w:tcW w:w="533" w:type="dxa"/>
          </w:tcPr>
          <w:p w14:paraId="093168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B57AE73" w14:textId="77777777" w:rsidTr="00CE6D6D">
        <w:tc>
          <w:tcPr>
            <w:tcW w:w="2093" w:type="dxa"/>
          </w:tcPr>
          <w:p w14:paraId="057518E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784A45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9)</w:t>
            </w:r>
          </w:p>
        </w:tc>
        <w:tc>
          <w:tcPr>
            <w:tcW w:w="1417" w:type="dxa"/>
          </w:tcPr>
          <w:p w14:paraId="544878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7B442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16</w:t>
            </w:r>
          </w:p>
        </w:tc>
        <w:tc>
          <w:tcPr>
            <w:tcW w:w="723" w:type="dxa"/>
          </w:tcPr>
          <w:p w14:paraId="001718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4</w:t>
            </w:r>
          </w:p>
        </w:tc>
        <w:tc>
          <w:tcPr>
            <w:tcW w:w="708" w:type="dxa"/>
          </w:tcPr>
          <w:p w14:paraId="111B5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  <w:tc>
          <w:tcPr>
            <w:tcW w:w="1843" w:type="dxa"/>
          </w:tcPr>
          <w:p w14:paraId="61C2F84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0 [-1.15, -0.25]</w:t>
            </w:r>
          </w:p>
        </w:tc>
        <w:tc>
          <w:tcPr>
            <w:tcW w:w="533" w:type="dxa"/>
          </w:tcPr>
          <w:p w14:paraId="0FBC06A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DCC48B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43309F76" w14:textId="77777777" w:rsidR="00CE6D6D" w:rsidRPr="00CE6D6D" w:rsidRDefault="00CE6D6D" w:rsidP="00CE6D6D">
      <w:pPr>
        <w:jc w:val="both"/>
        <w:rPr>
          <w:rFonts w:ascii="Times New Roman" w:hAnsi="Times New Roman" w:cs="Times New Roman"/>
          <w:lang w:val="en-US"/>
        </w:rPr>
      </w:pPr>
    </w:p>
    <w:p w14:paraId="3B625167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3CBD0379" w14:textId="77777777" w:rsidR="00B255E1" w:rsidRPr="00CE6D6D" w:rsidRDefault="00B255E1" w:rsidP="00B255E1">
      <w:pPr>
        <w:spacing w:line="480" w:lineRule="auto"/>
        <w:rPr>
          <w:rFonts w:ascii="Times New Roman" w:hAnsi="Times New Roman" w:cs="Times New Roman"/>
          <w:i/>
          <w:lang w:val="en-US"/>
        </w:rPr>
      </w:pPr>
    </w:p>
    <w:p w14:paraId="3C7D3516" w14:textId="2167E227" w:rsidR="00B255E1" w:rsidRPr="00CE6D6D" w:rsidRDefault="00B255E1" w:rsidP="00CE6D6D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060F8E0" w14:textId="4C39A2EB" w:rsidR="005F7F54" w:rsidRDefault="005F7F54" w:rsidP="00E771BE">
      <w:pPr>
        <w:tabs>
          <w:tab w:val="left" w:pos="975"/>
        </w:tabs>
        <w:rPr>
          <w:rFonts w:ascii="Times New Roman" w:hAnsi="Times New Roman" w:cs="Times New Roman"/>
          <w:lang w:val="en-US"/>
        </w:rPr>
      </w:pPr>
    </w:p>
    <w:sdt>
      <w:sdtPr>
        <w:rPr>
          <w:lang w:val="en-US"/>
        </w:rPr>
        <w:tag w:val="CitaviBibliography"/>
        <w:id w:val="-745641576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45E4FC81" w14:textId="77777777" w:rsidR="007B5EB9" w:rsidRDefault="007B5EB9" w:rsidP="007B5EB9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proofErr w:type="spellStart"/>
          <w:r>
            <w:rPr>
              <w:lang w:val="en-US"/>
            </w:rPr>
            <w:t>Literaturverzeichnis</w:t>
          </w:r>
          <w:proofErr w:type="spellEnd"/>
        </w:p>
        <w:p w14:paraId="1D002BD8" w14:textId="77777777" w:rsidR="007B5EB9" w:rsidRDefault="007B5EB9" w:rsidP="007B5EB9">
          <w:pPr>
            <w:pStyle w:val="CitaviBibliographyEntry"/>
            <w:rPr>
              <w:lang w:val="en-US"/>
            </w:rPr>
          </w:pPr>
          <w:bookmarkStart w:id="6" w:name="_CTVL0010fe75e7feb104adbb18573148cd9308a"/>
          <w:proofErr w:type="spellStart"/>
          <w:r>
            <w:rPr>
              <w:lang w:val="en-US"/>
            </w:rPr>
            <w:t>Benjamini</w:t>
          </w:r>
          <w:proofErr w:type="spellEnd"/>
          <w:r>
            <w:rPr>
              <w:lang w:val="en-US"/>
            </w:rPr>
            <w:t>, Yoav; Hochberg, Yosef (1995): Controlling the False Discovery Rate: A Practical and Powerful Approach to Multiple Testing. In:</w:t>
          </w:r>
          <w:bookmarkEnd w:id="6"/>
          <w:r>
            <w:rPr>
              <w:lang w:val="en-US"/>
            </w:rPr>
            <w:t xml:space="preserve"> </w:t>
          </w:r>
          <w:r w:rsidRPr="007B5EB9">
            <w:rPr>
              <w:i/>
              <w:lang w:val="en-US"/>
            </w:rPr>
            <w:t xml:space="preserve">Journal of the Royal Statistical Society: Series B (Methodological) </w:t>
          </w:r>
          <w:r w:rsidRPr="007B5EB9">
            <w:rPr>
              <w:lang w:val="en-US"/>
            </w:rPr>
            <w:t>57 (1), S. 289–300. DOI: 10.1111/j.2517-</w:t>
          </w:r>
          <w:proofErr w:type="gramStart"/>
          <w:r w:rsidRPr="007B5EB9">
            <w:rPr>
              <w:lang w:val="en-US"/>
            </w:rPr>
            <w:t>6161.1995.tb</w:t>
          </w:r>
          <w:proofErr w:type="gramEnd"/>
          <w:r w:rsidRPr="007B5EB9">
            <w:rPr>
              <w:lang w:val="en-US"/>
            </w:rPr>
            <w:t>02031.x.</w:t>
          </w:r>
        </w:p>
        <w:p w14:paraId="0694E1B5" w14:textId="77777777" w:rsidR="007B5EB9" w:rsidRDefault="007B5EB9" w:rsidP="007B5EB9">
          <w:pPr>
            <w:pStyle w:val="CitaviBibliographyEntry"/>
            <w:rPr>
              <w:lang w:val="en-US"/>
            </w:rPr>
          </w:pPr>
          <w:bookmarkStart w:id="7" w:name="_CTVL0018bcf5d59f8824881bbcb07603366cee6"/>
          <w:r>
            <w:rPr>
              <w:lang w:val="en-US"/>
            </w:rPr>
            <w:t xml:space="preserve">Boersma, Paul (2018): </w:t>
          </w:r>
          <w:proofErr w:type="spellStart"/>
          <w:r>
            <w:rPr>
              <w:lang w:val="en-US"/>
            </w:rPr>
            <w:t>Praat</w:t>
          </w:r>
          <w:proofErr w:type="spellEnd"/>
          <w:r>
            <w:rPr>
              <w:lang w:val="en-US"/>
            </w:rPr>
            <w:t>: doing phonetics by computer [Computer program]. Version 6.0.46, retrieved January 2020 from http://www.praat.org/. In:</w:t>
          </w:r>
          <w:bookmarkEnd w:id="7"/>
          <w:r>
            <w:rPr>
              <w:lang w:val="en-US"/>
            </w:rPr>
            <w:t xml:space="preserve"> </w:t>
          </w:r>
          <w:r w:rsidRPr="007B5EB9">
            <w:rPr>
              <w:i/>
              <w:lang w:val="en-US"/>
            </w:rPr>
            <w:t xml:space="preserve">http://www. </w:t>
          </w:r>
          <w:proofErr w:type="spellStart"/>
          <w:r w:rsidRPr="007B5EB9">
            <w:rPr>
              <w:i/>
              <w:lang w:val="en-US"/>
            </w:rPr>
            <w:t>praat</w:t>
          </w:r>
          <w:proofErr w:type="spellEnd"/>
          <w:r w:rsidRPr="007B5EB9">
            <w:rPr>
              <w:i/>
              <w:lang w:val="en-US"/>
            </w:rPr>
            <w:t>. org</w:t>
          </w:r>
          <w:r w:rsidRPr="007B5EB9">
            <w:rPr>
              <w:lang w:val="en-US"/>
            </w:rPr>
            <w:t>.</w:t>
          </w:r>
        </w:p>
        <w:p w14:paraId="449A0D6A" w14:textId="77777777" w:rsidR="007B5EB9" w:rsidRDefault="007B5EB9" w:rsidP="007B5EB9">
          <w:pPr>
            <w:pStyle w:val="CitaviBibliographyEntry"/>
            <w:rPr>
              <w:lang w:val="en-US"/>
            </w:rPr>
          </w:pPr>
          <w:bookmarkStart w:id="8" w:name="_CTVL001faab9cc4d26c4eb588a03212b0285d0a"/>
          <w:r>
            <w:rPr>
              <w:lang w:val="en-US"/>
            </w:rPr>
            <w:t>MATLAB (2020): version 9.8.0 (R2020a). Natick, Massachusetts: The MathWorks Inc.</w:t>
          </w:r>
        </w:p>
        <w:p w14:paraId="0F52A253" w14:textId="77777777" w:rsidR="007B5EB9" w:rsidRDefault="007B5EB9" w:rsidP="007B5EB9">
          <w:pPr>
            <w:pStyle w:val="CitaviBibliographyEntry"/>
            <w:rPr>
              <w:lang w:val="en-US"/>
            </w:rPr>
          </w:pPr>
          <w:bookmarkStart w:id="9" w:name="_CTVL00144ae98bec96147d3a583986dd3bf9701"/>
          <w:bookmarkEnd w:id="8"/>
          <w:r>
            <w:rPr>
              <w:lang w:val="en-US"/>
            </w:rPr>
            <w:t>McAleer, Phil; Todorov, Alexander; Belin, Pascal (2014): How do you say ‘Hello’? Personality impressions from brief novel voices. In:</w:t>
          </w:r>
          <w:bookmarkEnd w:id="9"/>
          <w:r>
            <w:rPr>
              <w:lang w:val="en-US"/>
            </w:rPr>
            <w:t xml:space="preserve"> </w:t>
          </w:r>
          <w:proofErr w:type="spellStart"/>
          <w:r w:rsidRPr="007B5EB9">
            <w:rPr>
              <w:i/>
              <w:lang w:val="en-US"/>
            </w:rPr>
            <w:t>PLoS</w:t>
          </w:r>
          <w:proofErr w:type="spellEnd"/>
          <w:r w:rsidRPr="007B5EB9">
            <w:rPr>
              <w:i/>
              <w:lang w:val="en-US"/>
            </w:rPr>
            <w:t xml:space="preserve"> One </w:t>
          </w:r>
          <w:r w:rsidRPr="007B5EB9">
            <w:rPr>
              <w:lang w:val="en-US"/>
            </w:rPr>
            <w:t>9 (3), e90779. DOI: 10.1371/journal.pone.0090779.</w:t>
          </w:r>
        </w:p>
        <w:p w14:paraId="5A2BF6D3" w14:textId="6E6C81A1" w:rsidR="007B5EB9" w:rsidRDefault="007B5EB9" w:rsidP="007B5EB9">
          <w:pPr>
            <w:pStyle w:val="CitaviBibliographyEntry"/>
            <w:rPr>
              <w:lang w:val="en-US"/>
            </w:rPr>
          </w:pPr>
          <w:bookmarkStart w:id="10" w:name="_CTVL001746d7c10b8b440c78fffb0f4c90d4edf"/>
          <w:r>
            <w:rPr>
              <w:lang w:val="en-US"/>
            </w:rPr>
            <w:t xml:space="preserve">van den Bergh, Don; van </w:t>
          </w:r>
          <w:proofErr w:type="spellStart"/>
          <w:r>
            <w:rPr>
              <w:lang w:val="en-US"/>
            </w:rPr>
            <w:t>Doorn</w:t>
          </w:r>
          <w:proofErr w:type="spellEnd"/>
          <w:r>
            <w:rPr>
              <w:lang w:val="en-US"/>
            </w:rPr>
            <w:t xml:space="preserve">, Johnny; </w:t>
          </w:r>
          <w:proofErr w:type="spellStart"/>
          <w:r>
            <w:rPr>
              <w:lang w:val="en-US"/>
            </w:rPr>
            <w:t>Marsman</w:t>
          </w:r>
          <w:proofErr w:type="spellEnd"/>
          <w:r>
            <w:rPr>
              <w:lang w:val="en-US"/>
            </w:rPr>
            <w:t xml:space="preserve">, Maarten; Draws, Tim; van </w:t>
          </w:r>
          <w:proofErr w:type="spellStart"/>
          <w:r>
            <w:rPr>
              <w:lang w:val="en-US"/>
            </w:rPr>
            <w:t>Kesteren</w:t>
          </w:r>
          <w:proofErr w:type="spellEnd"/>
          <w:r>
            <w:rPr>
              <w:lang w:val="en-US"/>
            </w:rPr>
            <w:t>, Erik-Jan; Derks, Koen et al. (2020): A Tutorial on Conducting and Interpreting a Bayesian ANOVA in JASP. In:</w:t>
          </w:r>
          <w:bookmarkEnd w:id="10"/>
          <w:r>
            <w:rPr>
              <w:lang w:val="en-US"/>
            </w:rPr>
            <w:t xml:space="preserve"> </w:t>
          </w:r>
          <w:proofErr w:type="spellStart"/>
          <w:r w:rsidRPr="007B5EB9">
            <w:rPr>
              <w:i/>
              <w:lang w:val="en-US"/>
            </w:rPr>
            <w:t>L’Année</w:t>
          </w:r>
          <w:proofErr w:type="spellEnd"/>
          <w:r w:rsidRPr="007B5EB9">
            <w:rPr>
              <w:i/>
              <w:lang w:val="en-US"/>
            </w:rPr>
            <w:t xml:space="preserve"> </w:t>
          </w:r>
          <w:proofErr w:type="spellStart"/>
          <w:r w:rsidRPr="007B5EB9">
            <w:rPr>
              <w:i/>
              <w:lang w:val="en-US"/>
            </w:rPr>
            <w:t>psychologique</w:t>
          </w:r>
          <w:proofErr w:type="spellEnd"/>
          <w:r w:rsidRPr="007B5EB9">
            <w:rPr>
              <w:i/>
              <w:lang w:val="en-US"/>
            </w:rPr>
            <w:t xml:space="preserve"> </w:t>
          </w:r>
          <w:r w:rsidRPr="007B5EB9">
            <w:rPr>
              <w:lang w:val="en-US"/>
            </w:rPr>
            <w:t>Vol. 120 (1), S. 73–96. DOI: 10.3917/anpsy1.201.0073.</w:t>
          </w:r>
          <w:r>
            <w:rPr>
              <w:lang w:val="en-US"/>
            </w:rPr>
            <w:fldChar w:fldCharType="end"/>
          </w:r>
        </w:p>
      </w:sdtContent>
    </w:sdt>
    <w:p w14:paraId="4E3ABD5E" w14:textId="77777777" w:rsidR="007B5EB9" w:rsidRPr="00CE6D6D" w:rsidRDefault="007B5EB9" w:rsidP="007B5EB9">
      <w:pPr>
        <w:rPr>
          <w:lang w:val="en-US"/>
        </w:rPr>
      </w:pPr>
    </w:p>
    <w:sectPr w:rsidR="007B5EB9" w:rsidRPr="00CE6D6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5C22BD2"/>
    <w:multiLevelType w:val="hybridMultilevel"/>
    <w:tmpl w:val="AEB4C238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817"/>
    <w:rsid w:val="00025817"/>
    <w:rsid w:val="00063CDB"/>
    <w:rsid w:val="00074B5E"/>
    <w:rsid w:val="00097B7C"/>
    <w:rsid w:val="000D10A2"/>
    <w:rsid w:val="000E20F2"/>
    <w:rsid w:val="001D29E8"/>
    <w:rsid w:val="002306CB"/>
    <w:rsid w:val="0024244C"/>
    <w:rsid w:val="002644D0"/>
    <w:rsid w:val="002B57E0"/>
    <w:rsid w:val="002F2932"/>
    <w:rsid w:val="00356B46"/>
    <w:rsid w:val="003D2599"/>
    <w:rsid w:val="00493363"/>
    <w:rsid w:val="004A5830"/>
    <w:rsid w:val="004A6BF6"/>
    <w:rsid w:val="004E1A8C"/>
    <w:rsid w:val="00503DAD"/>
    <w:rsid w:val="00534487"/>
    <w:rsid w:val="00564C91"/>
    <w:rsid w:val="0057715F"/>
    <w:rsid w:val="005D3A47"/>
    <w:rsid w:val="005F1CC9"/>
    <w:rsid w:val="005F7F54"/>
    <w:rsid w:val="00623ACE"/>
    <w:rsid w:val="00753091"/>
    <w:rsid w:val="0077759C"/>
    <w:rsid w:val="007B5EB9"/>
    <w:rsid w:val="00827B8B"/>
    <w:rsid w:val="00830114"/>
    <w:rsid w:val="00886F54"/>
    <w:rsid w:val="00887129"/>
    <w:rsid w:val="008B4BD9"/>
    <w:rsid w:val="009463F4"/>
    <w:rsid w:val="00AD47E8"/>
    <w:rsid w:val="00B11ED1"/>
    <w:rsid w:val="00B255E1"/>
    <w:rsid w:val="00B260E9"/>
    <w:rsid w:val="00B70093"/>
    <w:rsid w:val="00C0430A"/>
    <w:rsid w:val="00C15112"/>
    <w:rsid w:val="00C32407"/>
    <w:rsid w:val="00C360F1"/>
    <w:rsid w:val="00C41E9A"/>
    <w:rsid w:val="00CE6D6D"/>
    <w:rsid w:val="00CF3A9A"/>
    <w:rsid w:val="00D122F6"/>
    <w:rsid w:val="00D3442A"/>
    <w:rsid w:val="00D83153"/>
    <w:rsid w:val="00D835BA"/>
    <w:rsid w:val="00DB00A5"/>
    <w:rsid w:val="00DC2CF3"/>
    <w:rsid w:val="00E0112A"/>
    <w:rsid w:val="00E247D5"/>
    <w:rsid w:val="00E771BE"/>
    <w:rsid w:val="00ED033E"/>
    <w:rsid w:val="00F626E5"/>
    <w:rsid w:val="00F80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8392DC"/>
  <w15:chartTrackingRefBased/>
  <w15:docId w15:val="{D83980D3-2709-49F3-9212-AF2464168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B255E1"/>
    <w:pPr>
      <w:suppressAutoHyphens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C360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C2C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B5E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B5E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B5E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B5E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B5E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B5E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B5E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0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8B4B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5F7F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71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71BE"/>
    <w:rPr>
      <w:rFonts w:ascii="Segoe UI" w:hAnsi="Segoe UI" w:cs="Segoe UI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C2CF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in-toolbar">
    <w:name w:val="in-toolbar"/>
    <w:basedOn w:val="Absatz-Standardschriftart"/>
    <w:rsid w:val="00DC2CF3"/>
  </w:style>
  <w:style w:type="character" w:styleId="Hervorhebung">
    <w:name w:val="Emphasis"/>
    <w:basedOn w:val="Absatz-Standardschriftart"/>
    <w:uiPriority w:val="20"/>
    <w:qFormat/>
    <w:rsid w:val="00DC2CF3"/>
    <w:rPr>
      <w:i/>
      <w:iCs/>
    </w:rPr>
  </w:style>
  <w:style w:type="character" w:styleId="Platzhaltertext">
    <w:name w:val="Placeholder Text"/>
    <w:basedOn w:val="Absatz-Standardschriftart"/>
    <w:uiPriority w:val="99"/>
    <w:semiHidden/>
    <w:rsid w:val="007B5EB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B5EB9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B5EB9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7B5EB9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7B5EB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7B5EB9"/>
    <w:rPr>
      <w:rFonts w:ascii="Times New Roman" w:eastAsiaTheme="majorEastAsia" w:hAnsi="Times New Roman" w:cs="Times New Roman"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B5EB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B5EB9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7B5EB9"/>
    <w:rPr>
      <w:rFonts w:ascii="Times New Roman" w:eastAsiaTheme="majorEastAsia" w:hAnsi="Times New Roman" w:cs="Times New Roman"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B5EB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7B5EB9"/>
    <w:rPr>
      <w:rFonts w:ascii="Times New Roman" w:eastAsiaTheme="majorEastAsia" w:hAnsi="Times New Roman" w:cs="Times New Roman"/>
      <w:i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B5E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7B5EB9"/>
    <w:rPr>
      <w:rFonts w:ascii="Times New Roman" w:eastAsiaTheme="majorEastAsia" w:hAnsi="Times New Roman" w:cs="Times New Roman"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B5E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0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715585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43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1022588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058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661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5114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9547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9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21BF321679BD41868CC7AF59429A50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AE8A6-55A2-4ED9-BD19-489B09B28B22}"/>
      </w:docPartPr>
      <w:docPartBody>
        <w:p w:rsidR="002E06DC" w:rsidRDefault="002E06DC" w:rsidP="002E06DC">
          <w:pPr>
            <w:pStyle w:val="21BF321679BD41868CC7AF59429A5039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6611C7CBFA43A5BF6D57A01F6AD5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003899-A919-46CE-B3AA-10B250741486}"/>
      </w:docPartPr>
      <w:docPartBody>
        <w:p w:rsidR="002E06DC" w:rsidRDefault="002E06DC" w:rsidP="002E06DC">
          <w:pPr>
            <w:pStyle w:val="A36611C7CBFA43A5BF6D57A01F6AD50B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4411A7E80F45EC811C775A9AAAF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6AB06B-CF42-4814-A926-3669D0F88D45}"/>
      </w:docPartPr>
      <w:docPartBody>
        <w:p w:rsidR="002E06DC" w:rsidRDefault="002E06DC" w:rsidP="002E06DC">
          <w:pPr>
            <w:pStyle w:val="524411A7E80F45EC811C775A9AAAF560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321BB880914539AB75294DB082F3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80C8DB-AE41-4BA4-8A5C-CA3251FB6979}"/>
      </w:docPartPr>
      <w:docPartBody>
        <w:p w:rsidR="002E06DC" w:rsidRDefault="002E06DC" w:rsidP="002E06DC">
          <w:pPr>
            <w:pStyle w:val="A9321BB880914539AB75294DB082F33A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4E797FFFF64D77A3947022A7486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6AFBEA5-08DD-4BFC-B59F-64B15D7CAF72}"/>
      </w:docPartPr>
      <w:docPartBody>
        <w:p w:rsidR="00BD315E" w:rsidRDefault="000500C3" w:rsidP="000500C3">
          <w:pPr>
            <w:pStyle w:val="004E797FFFF64D77A3947022A7486228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7A800C9E3F49EB98FC9F60CB9D18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083DC1-8C28-43FC-A76B-4ACF7504649A}"/>
      </w:docPartPr>
      <w:docPartBody>
        <w:p w:rsidR="00BD315E" w:rsidRDefault="000500C3" w:rsidP="000500C3">
          <w:pPr>
            <w:pStyle w:val="B77A800C9E3F49EB98FC9F60CB9D18F9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84220744D64DE2A8124FC6F73357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CEBC82-A9AB-423B-9BF7-CB7EACEFE02B}"/>
      </w:docPartPr>
      <w:docPartBody>
        <w:p w:rsidR="006B195A" w:rsidRDefault="006B195A" w:rsidP="006B195A">
          <w:pPr>
            <w:pStyle w:val="1C84220744D64DE2A8124FC6F7335727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4D06F2-8F1F-40B3-9859-20E5DCD6B83C}"/>
      </w:docPartPr>
      <w:docPartBody>
        <w:p w:rsidR="00000000" w:rsidRDefault="00251093">
          <w:r w:rsidRPr="00FE0CC4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3DCC383E8104B02B5DC0EE2BDAEFB5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E2674CC-82B9-4F61-B705-A55E74FBAEF7}"/>
      </w:docPartPr>
      <w:docPartBody>
        <w:p w:rsidR="00000000" w:rsidRDefault="00251093" w:rsidP="00251093">
          <w:pPr>
            <w:pStyle w:val="43DCC383E8104B02B5DC0EE2BDAEFB50"/>
          </w:pPr>
          <w:r w:rsidRPr="00FE0CC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6DC"/>
    <w:rsid w:val="000500C3"/>
    <w:rsid w:val="002119CB"/>
    <w:rsid w:val="00251093"/>
    <w:rsid w:val="002A1463"/>
    <w:rsid w:val="002E06DC"/>
    <w:rsid w:val="00347BA6"/>
    <w:rsid w:val="0035766A"/>
    <w:rsid w:val="003E6490"/>
    <w:rsid w:val="003E6770"/>
    <w:rsid w:val="0044148A"/>
    <w:rsid w:val="00462842"/>
    <w:rsid w:val="006B195A"/>
    <w:rsid w:val="006E3C03"/>
    <w:rsid w:val="00774DBC"/>
    <w:rsid w:val="00830CA2"/>
    <w:rsid w:val="00830DCB"/>
    <w:rsid w:val="00951C79"/>
    <w:rsid w:val="00A502A1"/>
    <w:rsid w:val="00B249F7"/>
    <w:rsid w:val="00BD315E"/>
    <w:rsid w:val="00BF3E34"/>
    <w:rsid w:val="00CC4B55"/>
    <w:rsid w:val="00D67AA7"/>
    <w:rsid w:val="00D9065F"/>
    <w:rsid w:val="00E0112A"/>
    <w:rsid w:val="00F23801"/>
    <w:rsid w:val="00F60937"/>
    <w:rsid w:val="00F80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51093"/>
    <w:rPr>
      <w:color w:val="808080"/>
    </w:rPr>
  </w:style>
  <w:style w:type="paragraph" w:customStyle="1" w:styleId="21BF321679BD41868CC7AF59429A5039">
    <w:name w:val="21BF321679BD41868CC7AF59429A5039"/>
    <w:rsid w:val="002E06DC"/>
  </w:style>
  <w:style w:type="paragraph" w:customStyle="1" w:styleId="A36611C7CBFA43A5BF6D57A01F6AD50B">
    <w:name w:val="A36611C7CBFA43A5BF6D57A01F6AD50B"/>
    <w:rsid w:val="002E06DC"/>
  </w:style>
  <w:style w:type="paragraph" w:customStyle="1" w:styleId="524411A7E80F45EC811C775A9AAAF560">
    <w:name w:val="524411A7E80F45EC811C775A9AAAF560"/>
    <w:rsid w:val="002E06DC"/>
  </w:style>
  <w:style w:type="paragraph" w:customStyle="1" w:styleId="A9321BB880914539AB75294DB082F33A">
    <w:name w:val="A9321BB880914539AB75294DB082F33A"/>
    <w:rsid w:val="002E06DC"/>
  </w:style>
  <w:style w:type="paragraph" w:customStyle="1" w:styleId="004E797FFFF64D77A3947022A7486228">
    <w:name w:val="004E797FFFF64D77A3947022A7486228"/>
    <w:rsid w:val="000500C3"/>
  </w:style>
  <w:style w:type="paragraph" w:customStyle="1" w:styleId="B77A800C9E3F49EB98FC9F60CB9D18F9">
    <w:name w:val="B77A800C9E3F49EB98FC9F60CB9D18F9"/>
    <w:rsid w:val="000500C3"/>
  </w:style>
  <w:style w:type="paragraph" w:customStyle="1" w:styleId="1C84220744D64DE2A8124FC6F7335727">
    <w:name w:val="1C84220744D64DE2A8124FC6F7335727"/>
    <w:rsid w:val="006B195A"/>
  </w:style>
  <w:style w:type="paragraph" w:customStyle="1" w:styleId="43DCC383E8104B02B5DC0EE2BDAEFB50">
    <w:name w:val="43DCC383E8104B02B5DC0EE2BDAEFB50"/>
    <w:rsid w:val="002510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4687C-8BBB-4447-873D-93DB8D73E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6283</Words>
  <Characters>102583</Characters>
  <Application>Microsoft Office Word</Application>
  <DocSecurity>0</DocSecurity>
  <Lines>854</Lines>
  <Paragraphs>23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 Nussbaum</cp:lastModifiedBy>
  <cp:revision>46</cp:revision>
  <cp:lastPrinted>2025-06-10T15:20:00Z</cp:lastPrinted>
  <dcterms:created xsi:type="dcterms:W3CDTF">2022-10-18T10:32:00Z</dcterms:created>
  <dcterms:modified xsi:type="dcterms:W3CDTF">2025-06-10T1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17.0.0</vt:lpwstr>
  </property>
  <property fmtid="{D5CDD505-2E9C-101B-9397-08002B2CF9AE}" pid="6" name="CitaviDocumentProperty_6">
    <vt:lpwstr>True</vt:lpwstr>
  </property>
</Properties>
</file>